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DFAE88D"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mean square error (CVRMSE) of </w:t>
      </w:r>
      <w:r w:rsidR="009512A0">
        <w:t>21.31%</w:t>
      </w:r>
      <w:r w:rsidRPr="006571AE">
        <w:t xml:space="preserve">, a mean absolute error (MAE) of </w:t>
      </w:r>
      <w:r w:rsidR="00764557">
        <w:t>0.</w:t>
      </w:r>
      <w:r w:rsidRPr="006571AE">
        <w:t>8</w:t>
      </w:r>
      <w:r w:rsidR="00764557">
        <w:t>4</w:t>
      </w:r>
      <w:r w:rsidRPr="006571AE">
        <w:t xml:space="preserve"> </w:t>
      </w:r>
      <w:r w:rsidR="00764557">
        <w:t>kilowatts (kW)</w:t>
      </w:r>
      <w:r w:rsidRPr="006571AE">
        <w:t>,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6A42CE99" w:rsidR="00F37403" w:rsidRDefault="001C05E3" w:rsidP="00120FD7">
      <w:pPr>
        <w:jc w:val="both"/>
      </w:pPr>
      <w:r>
        <w:t xml:space="preserve">Recently, radiant systems have demonstrated many advantages for </w:t>
      </w:r>
      <w:r w:rsidR="006C599F">
        <w:t>conditioned space thermal management, such as improved thermal comfort and reduced energy cost.</w:t>
      </w:r>
      <w:r w:rsidR="00B835D7">
        <w:t xml:space="preserve"> And the above superior performance relies on the advanced control strategies, such as Model Predictive Control, since conventional control strategies usually end up with over-heated conditioned space due to the large thermal inertia of radiant slab systems. To maximize the </w:t>
      </w:r>
      <w:r w:rsidR="00BB5B60">
        <w:t xml:space="preserve">energy saving and improved thermal comfort potential from </w:t>
      </w:r>
      <w:r w:rsidR="00B835D7">
        <w:t>pre-cooling during cooling season, reduce</w:t>
      </w:r>
      <w:r w:rsidR="000A0EB5">
        <w:t>d</w:t>
      </w:r>
      <w:r w:rsidR="00B835D7">
        <w:t xml:space="preserve"> overheat</w:t>
      </w:r>
      <w:r w:rsidR="000A0EB5">
        <w:t>ing</w:t>
      </w:r>
      <w:r w:rsidR="00B835D7">
        <w:t xml:space="preserve"> time during heating season while considering the time-varying utility prices, </w:t>
      </w:r>
      <w:r w:rsidR="009A4AD0">
        <w:t>accurate energy load predictions are required.</w:t>
      </w:r>
    </w:p>
    <w:p w14:paraId="3080D299" w14:textId="0B5493C3" w:rsidR="009A4AD0" w:rsidRDefault="009A4AD0" w:rsidP="00120FD7">
      <w:pPr>
        <w:jc w:val="both"/>
        <w:rPr>
          <w:rFonts w:eastAsiaTheme="minorEastAsia"/>
          <w:lang w:eastAsia="zh-CN"/>
        </w:rPr>
      </w:pPr>
      <w:r>
        <w:t>Conventional prediction strategies includ</w:t>
      </w:r>
      <w:r w:rsidR="00E31266">
        <w:t xml:space="preserve">e </w:t>
      </w:r>
      <w:r>
        <w:t xml:space="preserve">reduced </w:t>
      </w:r>
      <w:r w:rsidR="00E31266">
        <w:t>order method (e.g. thermal resistor-capacitor (RC) network) models. Creating</w:t>
      </w:r>
      <w:r w:rsidR="00467593">
        <w:t xml:space="preserve"> and calibrating</w:t>
      </w:r>
      <w:r w:rsidR="00E31266">
        <w:t xml:space="preserve"> such models </w:t>
      </w:r>
      <w:r w:rsidR="00467593">
        <w:t xml:space="preserve">require substantial model development efforts. Apart from the physics based methods, data-driven methods have been proved as simpler but efficient models that can be readily trained using in-site measurements. </w:t>
      </w:r>
      <w:r w:rsidR="000A0EB5">
        <w:t xml:space="preserve">For example, Wang et al. researched the hourly energy consumption prediction using Gaussian Mixer Model Regression. And Karami used </w:t>
      </w:r>
      <w:r w:rsidR="00C52EA9">
        <w:t>Unscented Kalman filter to construct a novel adaptive Gaussian mixture model (AGMM).</w:t>
      </w:r>
      <w:r w:rsidR="005D7174">
        <w:t xml:space="preserve"> </w:t>
      </w:r>
      <w:r w:rsidR="005D7174">
        <w:rPr>
          <w:rFonts w:eastAsiaTheme="minorEastAsia" w:hint="eastAsia"/>
          <w:lang w:eastAsia="zh-CN"/>
        </w:rPr>
        <w:t>I</w:t>
      </w:r>
      <w:r w:rsidR="005D7174">
        <w:rPr>
          <w:rFonts w:eastAsiaTheme="minorEastAsia"/>
          <w:lang w:eastAsia="zh-CN"/>
        </w:rPr>
        <w:t xml:space="preserve">t’s worth noting that </w:t>
      </w:r>
      <w:r w:rsidR="00C52EA9">
        <w:rPr>
          <w:rFonts w:eastAsiaTheme="minorEastAsia"/>
          <w:lang w:eastAsia="zh-CN"/>
        </w:rPr>
        <w:t xml:space="preserve">developers usually lack of confident for using data-driven model in electricity demand prediction and smart grid control. </w:t>
      </w:r>
    </w:p>
    <w:p w14:paraId="46B5588F" w14:textId="00982206" w:rsidR="00C52EA9" w:rsidRPr="005D7174" w:rsidRDefault="00C52EA9" w:rsidP="00120FD7">
      <w:pPr>
        <w:jc w:val="both"/>
        <w:rPr>
          <w:rFonts w:eastAsiaTheme="minorEastAsia"/>
          <w:lang w:eastAsia="zh-CN"/>
        </w:rPr>
      </w:pPr>
      <w:r>
        <w:rPr>
          <w:rFonts w:eastAsiaTheme="minorEastAsia"/>
          <w:lang w:eastAsia="zh-CN"/>
        </w:rPr>
        <w:t xml:space="preserve">In the present paper, we explored the thermal load prediction </w:t>
      </w:r>
      <w:r w:rsidR="00475C4C">
        <w:rPr>
          <w:rFonts w:eastAsiaTheme="minorEastAsia"/>
          <w:lang w:eastAsia="zh-CN"/>
        </w:rPr>
        <w:t xml:space="preserve">performance from a hybrid approach, where we used the prediction from an RC network to enhance the algorithm performance for Growing Gaussian Mixture Model from Bouchachia et al. </w:t>
      </w:r>
      <w:r w:rsidR="00475C4C">
        <w:rPr>
          <w:rFonts w:eastAsiaTheme="minorEastAsia"/>
          <w:lang w:eastAsia="zh-CN"/>
        </w:rPr>
        <w:fldChar w:fldCharType="begin"/>
      </w:r>
      <w:r w:rsidR="00475C4C">
        <w:rPr>
          <w:rFonts w:eastAsiaTheme="minorEastAsia"/>
          <w:lang w:eastAsia="zh-CN"/>
        </w:rPr>
        <w:instrText xml:space="preserve"> ADDIN ZOTERO_ITEM CSL_CITATION {"citationID":"woCbKnok","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475C4C">
        <w:rPr>
          <w:rFonts w:eastAsiaTheme="minorEastAsia"/>
          <w:lang w:eastAsia="zh-CN"/>
        </w:rPr>
        <w:fldChar w:fldCharType="separate"/>
      </w:r>
      <w:r w:rsidR="00475C4C" w:rsidRPr="00475C4C">
        <w:rPr>
          <w:rFonts w:eastAsiaTheme="minorEastAsia"/>
        </w:rPr>
        <w:t>(Bouchachia &amp; Vanaret, 2011)</w:t>
      </w:r>
      <w:r w:rsidR="00475C4C">
        <w:rPr>
          <w:rFonts w:eastAsiaTheme="minorEastAsia"/>
          <w:lang w:eastAsia="zh-CN"/>
        </w:rPr>
        <w:fldChar w:fldCharType="end"/>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04DF55B"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w:t>
      </w:r>
      <w:r>
        <w:lastRenderedPageBreak/>
        <w:t xml:space="preserve">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69CA5AE7" w14:textId="130E4EA0" w:rsidR="00B834A1" w:rsidRDefault="00B834A1" w:rsidP="004C59D6">
      <w:pPr>
        <w:jc w:val="both"/>
      </w:pPr>
    </w:p>
    <w:p w14:paraId="21D91267" w14:textId="35C34EF1" w:rsidR="00B834A1" w:rsidRPr="003E3E05" w:rsidRDefault="00B834A1" w:rsidP="00B834A1">
      <w:pPr>
        <w:pStyle w:val="Heading2"/>
      </w:pPr>
      <w:r w:rsidRPr="00E07F2E">
        <w:t>2.</w:t>
      </w:r>
      <w:r w:rsidR="00527C0E">
        <w:t>1</w:t>
      </w:r>
      <w:r w:rsidRPr="00E07F2E">
        <w:t xml:space="preserve"> </w:t>
      </w:r>
      <w:r>
        <w:t>Model Performance Evaluation Criteria</w:t>
      </w:r>
    </w:p>
    <w:p w14:paraId="1FA3C027" w14:textId="77777777" w:rsidR="00B834A1" w:rsidRDefault="00B834A1" w:rsidP="00B834A1">
      <w:r>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14:paraId="7E1CCE7C" w14:textId="77777777" w:rsidTr="00971922">
        <w:trPr>
          <w:jc w:val="center"/>
        </w:trPr>
        <w:tc>
          <w:tcPr>
            <w:tcW w:w="625" w:type="dxa"/>
            <w:vAlign w:val="center"/>
          </w:tcPr>
          <w:p w14:paraId="680F5DA0" w14:textId="77777777" w:rsidR="00B834A1" w:rsidRDefault="00B834A1" w:rsidP="00971922"/>
        </w:tc>
        <w:tc>
          <w:tcPr>
            <w:tcW w:w="8100" w:type="dxa"/>
            <w:vAlign w:val="center"/>
          </w:tcPr>
          <w:p w14:paraId="3087AB94" w14:textId="77777777" w:rsidR="00B834A1" w:rsidRDefault="00B834A1" w:rsidP="00971922">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5FCE082F" w14:textId="683F8F5B" w:rsidR="00B834A1" w:rsidRDefault="00B834A1" w:rsidP="00971922">
            <w:r>
              <w:t>(</w:t>
            </w:r>
            <w:fldSimple w:instr=" SEQ Eq \* MERGEFORMAT ">
              <w:r w:rsidR="0001492B">
                <w:rPr>
                  <w:noProof/>
                </w:rPr>
                <w:t>1</w:t>
              </w:r>
            </w:fldSimple>
            <w:r>
              <w:t>)</w:t>
            </w:r>
          </w:p>
        </w:tc>
      </w:tr>
      <w:tr w:rsidR="00B834A1" w14:paraId="2801D461" w14:textId="77777777" w:rsidTr="00971922">
        <w:trPr>
          <w:jc w:val="center"/>
        </w:trPr>
        <w:tc>
          <w:tcPr>
            <w:tcW w:w="625" w:type="dxa"/>
            <w:vAlign w:val="center"/>
          </w:tcPr>
          <w:p w14:paraId="322A5BF7" w14:textId="77777777" w:rsidR="00B834A1" w:rsidRDefault="00B834A1" w:rsidP="00971922"/>
        </w:tc>
        <w:tc>
          <w:tcPr>
            <w:tcW w:w="8100" w:type="dxa"/>
            <w:vAlign w:val="center"/>
          </w:tcPr>
          <w:p w14:paraId="1E16E262" w14:textId="77777777" w:rsidR="00B834A1" w:rsidRDefault="00B834A1" w:rsidP="00971922">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6EF7804C" w14:textId="5C319F63" w:rsidR="00B834A1" w:rsidRDefault="00B834A1" w:rsidP="00971922">
            <w:r>
              <w:t>(</w:t>
            </w:r>
            <w:fldSimple w:instr=" SEQ Eq \* MERGEFORMAT ">
              <w:r w:rsidR="0001492B">
                <w:rPr>
                  <w:noProof/>
                </w:rPr>
                <w:t>2</w:t>
              </w:r>
            </w:fldSimple>
            <w:r>
              <w:t>)</w:t>
            </w:r>
          </w:p>
        </w:tc>
      </w:tr>
      <w:tr w:rsidR="00B834A1" w14:paraId="1C66FDC7" w14:textId="77777777" w:rsidTr="00971922">
        <w:trPr>
          <w:jc w:val="center"/>
        </w:trPr>
        <w:tc>
          <w:tcPr>
            <w:tcW w:w="625" w:type="dxa"/>
            <w:vAlign w:val="center"/>
          </w:tcPr>
          <w:p w14:paraId="693D4EF3" w14:textId="77777777" w:rsidR="00B834A1" w:rsidRDefault="00B834A1" w:rsidP="00971922"/>
        </w:tc>
        <w:tc>
          <w:tcPr>
            <w:tcW w:w="8100" w:type="dxa"/>
            <w:vAlign w:val="center"/>
          </w:tcPr>
          <w:p w14:paraId="700AA594" w14:textId="77777777" w:rsidR="00B834A1" w:rsidRDefault="00B834A1" w:rsidP="00971922">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637F0EC8" w14:textId="36BDF84F" w:rsidR="00B834A1" w:rsidRDefault="00B834A1" w:rsidP="00971922">
            <w:r>
              <w:t>(</w:t>
            </w:r>
            <w:fldSimple w:instr=" SEQ Eq \* MERGEFORMAT ">
              <w:r w:rsidR="0001492B">
                <w:rPr>
                  <w:noProof/>
                </w:rPr>
                <w:t>3</w:t>
              </w:r>
            </w:fldSimple>
            <w:r>
              <w:t>)</w:t>
            </w:r>
          </w:p>
        </w:tc>
      </w:tr>
      <w:tr w:rsidR="00B834A1" w14:paraId="49B2242D" w14:textId="77777777" w:rsidTr="00971922">
        <w:trPr>
          <w:jc w:val="center"/>
        </w:trPr>
        <w:tc>
          <w:tcPr>
            <w:tcW w:w="625" w:type="dxa"/>
            <w:vAlign w:val="center"/>
          </w:tcPr>
          <w:p w14:paraId="36227D15" w14:textId="77777777" w:rsidR="00B834A1" w:rsidRDefault="00B834A1" w:rsidP="00971922"/>
        </w:tc>
        <w:tc>
          <w:tcPr>
            <w:tcW w:w="8100" w:type="dxa"/>
            <w:vAlign w:val="center"/>
          </w:tcPr>
          <w:p w14:paraId="64255489" w14:textId="77777777" w:rsidR="00B834A1" w:rsidRDefault="00B834A1" w:rsidP="00971922">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0728F7AC" w14:textId="616A9CF1" w:rsidR="00B834A1" w:rsidRDefault="00B834A1" w:rsidP="00971922">
            <w:r>
              <w:t>(</w:t>
            </w:r>
            <w:fldSimple w:instr=" SEQ Eq \* MERGEFORMAT ">
              <w:r w:rsidR="0001492B">
                <w:rPr>
                  <w:noProof/>
                </w:rPr>
                <w:t>4</w:t>
              </w:r>
            </w:fldSimple>
            <w:r>
              <w:t>)</w:t>
            </w:r>
          </w:p>
        </w:tc>
      </w:tr>
      <w:tr w:rsidR="00B834A1" w14:paraId="5B2412E1" w14:textId="77777777" w:rsidTr="00971922">
        <w:trPr>
          <w:jc w:val="center"/>
        </w:trPr>
        <w:tc>
          <w:tcPr>
            <w:tcW w:w="625" w:type="dxa"/>
            <w:vAlign w:val="center"/>
          </w:tcPr>
          <w:p w14:paraId="5222B002" w14:textId="77777777" w:rsidR="00B834A1" w:rsidRDefault="00B834A1" w:rsidP="00971922"/>
        </w:tc>
        <w:tc>
          <w:tcPr>
            <w:tcW w:w="8100" w:type="dxa"/>
            <w:vAlign w:val="center"/>
          </w:tcPr>
          <w:p w14:paraId="17C71884" w14:textId="77777777" w:rsidR="00B834A1" w:rsidRDefault="00B834A1" w:rsidP="00971922">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4C0446FC" w14:textId="563C4754" w:rsidR="00B834A1" w:rsidRDefault="00B834A1" w:rsidP="00971922">
            <w:r>
              <w:t>(</w:t>
            </w:r>
            <w:fldSimple w:instr=" SEQ Eq \* MERGEFORMAT ">
              <w:r w:rsidR="0001492B">
                <w:rPr>
                  <w:noProof/>
                </w:rPr>
                <w:t>5</w:t>
              </w:r>
            </w:fldSimple>
            <w:r>
              <w:t>)</w:t>
            </w:r>
          </w:p>
        </w:tc>
      </w:tr>
    </w:tbl>
    <w:p w14:paraId="5D5AEB3B" w14:textId="206793EB" w:rsidR="00B50A22" w:rsidRDefault="00B834A1" w:rsidP="00B50A22">
      <w:pPr>
        <w:jc w:val="both"/>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40A2664D" w14:textId="77777777" w:rsidR="00B834A1" w:rsidRPr="00B834A1" w:rsidRDefault="00B834A1" w:rsidP="00B50A22">
      <w:pPr>
        <w:jc w:val="both"/>
        <w:rPr>
          <w:szCs w:val="24"/>
        </w:rPr>
      </w:pPr>
    </w:p>
    <w:p w14:paraId="7574D8B4" w14:textId="58CB8F04" w:rsidR="00B83C4A" w:rsidRPr="00B83C4A" w:rsidRDefault="00B83C4A" w:rsidP="00BD1E49">
      <w:pPr>
        <w:pStyle w:val="Heading2"/>
      </w:pPr>
      <w:r w:rsidRPr="00E07F2E">
        <w:t>2.</w:t>
      </w:r>
      <w:r w:rsidR="00527C0E">
        <w:t>2</w:t>
      </w:r>
      <w:r w:rsidRPr="00E07F2E">
        <w:t xml:space="preserve">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6D4EA8BA" w:rsidR="00B83C4A" w:rsidRDefault="007C226A"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6843E8E7" w:rsidR="00B83C4A" w:rsidRDefault="00B83C4A" w:rsidP="00B83C4A">
            <w:r>
              <w:t>(</w:t>
            </w:r>
            <w:fldSimple w:instr=" SEQ Eq \* MERGEFORMAT ">
              <w:r w:rsidR="0001492B">
                <w:rPr>
                  <w:noProof/>
                </w:rPr>
                <w:t>6</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7EE23BEF" w:rsidR="008C7192" w:rsidRPr="00972520" w:rsidRDefault="002E0678"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7406ECCF" w:rsidR="00972520" w:rsidRPr="00BB444F" w:rsidRDefault="007C226A"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204EF445"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01492B">
              <w:rPr>
                <w:noProof/>
              </w:rPr>
              <w:t>7</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2E0678"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32F6519" w:rsidR="002B1990" w:rsidRDefault="002B1990" w:rsidP="00B83C4A">
            <w:r>
              <w:t>(</w:t>
            </w:r>
            <w:fldSimple w:instr=" SEQ Eq \* MERGEFORMAT ">
              <w:r w:rsidR="0001492B">
                <w:rPr>
                  <w:noProof/>
                </w:rPr>
                <w:t>8</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2E0678"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38A9C3D1" w:rsidR="007E670F" w:rsidRDefault="007E670F" w:rsidP="00B83C4A">
            <w:r>
              <w:t>(</w:t>
            </w:r>
            <w:fldSimple w:instr=" SEQ Eq \* MERGEFORMAT ">
              <w:r w:rsidR="0001492B">
                <w:rPr>
                  <w:noProof/>
                </w:rPr>
                <w:t>9</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553B2902" w:rsidR="007E670F" w:rsidRDefault="007E670F" w:rsidP="00B83C4A">
            <w:r>
              <w:t>(</w:t>
            </w:r>
            <w:fldSimple w:instr=" SEQ Eq \* MERGEFORMAT ">
              <w:r w:rsidR="0001492B">
                <w:rPr>
                  <w:noProof/>
                </w:rPr>
                <w:t>10</w:t>
              </w:r>
            </w:fldSimple>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5EA68D84" w:rsidR="00A86194" w:rsidRDefault="00A86194" w:rsidP="00A86194">
      <w:r>
        <w:t>Based on the state-space formulation from Equation (</w:t>
      </w:r>
      <w:r>
        <w:fldChar w:fldCharType="begin"/>
      </w:r>
      <w:r>
        <w:instrText xml:space="preserve"> REF state_space \h </w:instrText>
      </w:r>
      <w:r>
        <w:fldChar w:fldCharType="separate"/>
      </w:r>
      <w:r w:rsidR="0001492B">
        <w:rPr>
          <w:noProof/>
        </w:rPr>
        <w:t>7</w:t>
      </w:r>
      <w:r>
        <w:fldChar w:fldCharType="end"/>
      </w:r>
      <w:r>
        <w:t>), two data-driven RC network models have been constructed as illustrated in Figure</w:t>
      </w:r>
      <w:r>
        <w:rPr>
          <w:b/>
          <w:bCs/>
        </w:rPr>
        <w:t xml:space="preserve"> 1</w:t>
      </w:r>
      <w:r>
        <w:t>, including 4-states Model 1, 6-states Model 2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r>
      <w:r>
        <w:rPr>
          <w:b/>
          <w:bCs/>
        </w:rPr>
        <w:fldChar w:fldCharType="separate"/>
      </w:r>
      <w:r w:rsidR="0001492B">
        <w:t>Error! Reference source not found.</w:t>
      </w:r>
      <w:r>
        <w:fldChar w:fldCharType="end"/>
      </w:r>
      <w:r>
        <w:t xml:space="preserve">shows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w:t>
      </w:r>
      <w:r>
        <w:lastRenderedPageBreak/>
        <w:t xml:space="preserve">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2E0678"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4CA057AE" w:rsidR="00A86194" w:rsidRDefault="00A86194" w:rsidP="003529DA">
            <w:r>
              <w:t>(</w:t>
            </w:r>
            <w:r w:rsidR="002E0678">
              <w:fldChar w:fldCharType="begin"/>
            </w:r>
            <w:r w:rsidR="002E0678">
              <w:instrText xml:space="preserve"> SEQ Eq \* MERGEFORMAT </w:instrText>
            </w:r>
            <w:r w:rsidR="002E0678">
              <w:fldChar w:fldCharType="separate"/>
            </w:r>
            <w:r w:rsidR="0001492B">
              <w:rPr>
                <w:noProof/>
              </w:rPr>
              <w:t>11</w:t>
            </w:r>
            <w:r w:rsidR="002E0678">
              <w:rPr>
                <w:noProof/>
              </w:rPr>
              <w:fldChar w:fldCharType="end"/>
            </w:r>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2E0678"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30B720F5" w:rsidR="00A86194" w:rsidRDefault="00A86194" w:rsidP="003529DA">
            <w:r>
              <w:t>(</w:t>
            </w:r>
            <w:r w:rsidR="002E0678">
              <w:fldChar w:fldCharType="begin"/>
            </w:r>
            <w:r w:rsidR="002E0678">
              <w:instrText xml:space="preserve"> SEQ Eq \* MERGEFORMAT </w:instrText>
            </w:r>
            <w:r w:rsidR="002E0678">
              <w:fldChar w:fldCharType="separate"/>
            </w:r>
            <w:r w:rsidR="0001492B">
              <w:rPr>
                <w:noProof/>
              </w:rPr>
              <w:t>12</w:t>
            </w:r>
            <w:r w:rsidR="002E0678">
              <w:rPr>
                <w:noProof/>
              </w:rPr>
              <w:fldChar w:fldCharType="end"/>
            </w:r>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5BF4BC70" w:rsidR="00A86194" w:rsidRDefault="007C226A"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2A5B3B9E" w:rsidR="00A86194" w:rsidRDefault="00A86194" w:rsidP="003529DA">
            <w:r>
              <w:t>(</w:t>
            </w:r>
            <w:r w:rsidR="002E0678">
              <w:fldChar w:fldCharType="begin"/>
            </w:r>
            <w:r w:rsidR="002E0678">
              <w:instrText xml:space="preserve"> SEQ Eq \* MERGEFORMAT </w:instrText>
            </w:r>
            <w:r w:rsidR="002E0678">
              <w:fldChar w:fldCharType="separate"/>
            </w:r>
            <w:r w:rsidR="0001492B">
              <w:rPr>
                <w:noProof/>
              </w:rPr>
              <w:t>13</w:t>
            </w:r>
            <w:r w:rsidR="002E0678">
              <w:rPr>
                <w:noProof/>
              </w:rPr>
              <w:fldChar w:fldCharType="end"/>
            </w:r>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0028C6CA" w:rsidR="00A86194" w:rsidRDefault="00A86194" w:rsidP="003529DA">
            <w:r>
              <w:t>(</w:t>
            </w:r>
            <w:r w:rsidR="002E0678">
              <w:fldChar w:fldCharType="begin"/>
            </w:r>
            <w:r w:rsidR="002E0678">
              <w:instrText xml:space="preserve"> SEQ Eq \* MERGEFORMAT </w:instrText>
            </w:r>
            <w:r w:rsidR="002E0678">
              <w:fldChar w:fldCharType="separate"/>
            </w:r>
            <w:r w:rsidR="0001492B">
              <w:rPr>
                <w:noProof/>
              </w:rPr>
              <w:t>14</w:t>
            </w:r>
            <w:r w:rsidR="002E0678">
              <w:rPr>
                <w:noProof/>
              </w:rPr>
              <w:fldChar w:fldCharType="end"/>
            </w:r>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509742E7" w:rsidR="00A86194" w:rsidRDefault="00A86194" w:rsidP="003529DA">
            <w:r>
              <w:t>(</w:t>
            </w:r>
            <w:r w:rsidR="002E0678">
              <w:fldChar w:fldCharType="begin"/>
            </w:r>
            <w:r w:rsidR="002E0678">
              <w:instrText xml:space="preserve"> SEQ Eq \* MERGEFORMAT </w:instrText>
            </w:r>
            <w:r w:rsidR="002E0678">
              <w:fldChar w:fldCharType="separate"/>
            </w:r>
            <w:r w:rsidR="0001492B">
              <w:rPr>
                <w:noProof/>
              </w:rPr>
              <w:t>15</w:t>
            </w:r>
            <w:r w:rsidR="002E0678">
              <w:rPr>
                <w:noProof/>
              </w:rPr>
              <w:fldChar w:fldCharType="end"/>
            </w:r>
            <w:r>
              <w:t>)</w:t>
            </w:r>
          </w:p>
        </w:tc>
      </w:tr>
    </w:tbl>
    <w:p w14:paraId="7FE0D4E5" w14:textId="77777777" w:rsidR="00A86194" w:rsidRDefault="00A86194" w:rsidP="00A86194">
      <w:pPr>
        <w:pStyle w:val="Caption"/>
        <w:jc w:val="left"/>
        <w:rPr>
          <w:b/>
          <w:bCs/>
        </w:rPr>
      </w:pPr>
    </w:p>
    <w:p w14:paraId="6F54485B" w14:textId="506F36A3"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01492B">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2E0678"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2E067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2E0678"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2E0678"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2E0678"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2E0678"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2E0678"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2E0678"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2E0678"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2E0678"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521D2B66"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01492B">
        <w:rPr>
          <w:b/>
          <w:bCs/>
          <w:noProof/>
        </w:rPr>
        <w:t>1</w:t>
      </w:r>
      <w:r w:rsidRPr="00FC2900">
        <w:rPr>
          <w:b/>
          <w:bCs/>
        </w:rPr>
        <w:fldChar w:fldCharType="end"/>
      </w:r>
      <w:r>
        <w:t xml:space="preserve"> </w:t>
      </w:r>
      <w:commentRangeStart w:id="1"/>
      <w:r>
        <w:t>Structure of RC network</w:t>
      </w:r>
      <w:commentRangeEnd w:id="1"/>
      <w:r w:rsidR="00600DBA">
        <w:rPr>
          <w:rStyle w:val="CommentReference"/>
          <w:rFonts w:eastAsia="Times New Roman" w:cs="Times New Roman"/>
          <w:iCs w:val="0"/>
          <w:lang w:eastAsia="en-US"/>
        </w:rPr>
        <w:commentReference w:id="1"/>
      </w:r>
      <w:r>
        <w:t>.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lastRenderedPageBreak/>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410FA0F2"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01492B">
        <w:rPr>
          <w:b/>
          <w:bCs/>
          <w:noProof/>
        </w:rPr>
        <w:t>2</w:t>
      </w:r>
      <w:r w:rsidRPr="009A7900">
        <w:rPr>
          <w:b/>
          <w:bCs/>
        </w:rPr>
        <w:fldChar w:fldCharType="end"/>
      </w:r>
      <w:r>
        <w:t xml:space="preserve"> Testing results for Model 1, Model 2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57BC930F"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1492B">
        <w:rPr>
          <w:b/>
          <w:bCs/>
          <w:noProof/>
        </w:rPr>
        <w:t>2</w:t>
      </w:r>
      <w:r w:rsidRPr="00FC1139">
        <w:rPr>
          <w:b/>
          <w:bCs/>
        </w:rPr>
        <w:fldChar w:fldCharType="end"/>
      </w:r>
      <w:r>
        <w:t xml:space="preserve"> Comparison of proposed RC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0DB82EFC" w:rsidR="00A86194" w:rsidRPr="00FC1139" w:rsidRDefault="00A86194" w:rsidP="003529DA">
            <w:pPr>
              <w:jc w:val="center"/>
              <w:rPr>
                <w:b/>
                <w:bCs/>
                <w:lang w:eastAsia="zh-CN"/>
              </w:rPr>
            </w:pPr>
            <w:r w:rsidRPr="00FC1139">
              <w:rPr>
                <w:b/>
                <w:bCs/>
                <w:lang w:eastAsia="zh-CN"/>
              </w:rPr>
              <w:t>MAE</w:t>
            </w:r>
            <w:r>
              <w:rPr>
                <w:b/>
                <w:bCs/>
                <w:lang w:eastAsia="zh-CN"/>
              </w:rPr>
              <w:t xml:space="preserve"> (</w:t>
            </w:r>
            <w:r w:rsidR="00764557">
              <w:rPr>
                <w:b/>
                <w:bCs/>
                <w:lang w:eastAsia="zh-CN"/>
              </w:rPr>
              <w:t>k</w:t>
            </w:r>
            <w:r>
              <w:rPr>
                <w:b/>
                <w:bCs/>
                <w:lang w:eastAsia="zh-CN"/>
              </w:rPr>
              <w:t>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60FA4D91" w:rsidR="00A86194" w:rsidRDefault="00A86194" w:rsidP="003529DA">
            <w:pPr>
              <w:jc w:val="center"/>
              <w:rPr>
                <w:lang w:eastAsia="zh-CN"/>
              </w:rPr>
            </w:pPr>
            <w:r>
              <w:rPr>
                <w:lang w:eastAsia="zh-CN"/>
              </w:rPr>
              <w:t>5</w:t>
            </w:r>
            <w:r w:rsidR="00764557">
              <w:rPr>
                <w:lang w:eastAsia="zh-CN"/>
              </w:rPr>
              <w:t>.</w:t>
            </w:r>
            <w:r>
              <w:rPr>
                <w:lang w:eastAsia="zh-CN"/>
              </w:rPr>
              <w:t>7</w:t>
            </w:r>
            <w:r w:rsidR="00764557">
              <w:rPr>
                <w:lang w:eastAsia="zh-CN"/>
              </w:rPr>
              <w:t>6</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1782526D" w:rsidR="00A86194" w:rsidRPr="00FC1139" w:rsidRDefault="00764557" w:rsidP="003529DA">
            <w:pPr>
              <w:jc w:val="center"/>
              <w:rPr>
                <w:b/>
                <w:bCs/>
                <w:lang w:eastAsia="zh-CN"/>
              </w:rPr>
            </w:pPr>
            <w:r>
              <w:rPr>
                <w:b/>
                <w:bCs/>
                <w:lang w:eastAsia="zh-CN"/>
              </w:rPr>
              <w:t>0.</w:t>
            </w:r>
            <w:r w:rsidR="00A86194" w:rsidRPr="00FC1139">
              <w:rPr>
                <w:b/>
                <w:bCs/>
                <w:lang w:eastAsia="zh-CN"/>
              </w:rPr>
              <w:t>8</w:t>
            </w:r>
            <w:r>
              <w:rPr>
                <w:b/>
                <w:bCs/>
                <w:lang w:eastAsia="zh-CN"/>
              </w:rPr>
              <w:t>4</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13612F44" w:rsidR="00A86194" w:rsidRPr="004633EB" w:rsidRDefault="00A86194" w:rsidP="003529DA">
            <w:pPr>
              <w:jc w:val="center"/>
              <w:rPr>
                <w:lang w:eastAsia="zh-CN"/>
              </w:rPr>
            </w:pPr>
            <w:r w:rsidRPr="004633EB">
              <w:rPr>
                <w:lang w:eastAsia="zh-CN"/>
              </w:rPr>
              <w:t>1</w:t>
            </w:r>
            <w:r w:rsidR="00764557">
              <w:rPr>
                <w:lang w:eastAsia="zh-CN"/>
              </w:rPr>
              <w:t>.</w:t>
            </w:r>
            <w:r w:rsidRPr="004633EB">
              <w:rPr>
                <w:lang w:eastAsia="zh-CN"/>
              </w:rPr>
              <w:t>28</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232D71FC" w:rsidR="00A725F8" w:rsidRDefault="00A725F8" w:rsidP="00A725F8">
      <w:pPr>
        <w:pStyle w:val="Heading2"/>
      </w:pPr>
      <w:r w:rsidRPr="00E07F2E">
        <w:t>2.</w:t>
      </w:r>
      <w:r w:rsidR="00527C0E">
        <w:t>3</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78E2DCE5" w:rsidR="00342168" w:rsidRDefault="00342168" w:rsidP="00B83C4A">
            <w:r>
              <w:t>(</w:t>
            </w:r>
            <w:fldSimple w:instr=" SEQ Eq \* MERGEFORMAT ">
              <w:r w:rsidR="0001492B">
                <w:rPr>
                  <w:noProof/>
                </w:rPr>
                <w:t>16</w:t>
              </w:r>
            </w:fldSimple>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2E0678"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0BA95FC5" w:rsidR="00F66628" w:rsidRDefault="00F66628" w:rsidP="00B83C4A">
            <w:r>
              <w:t>(</w:t>
            </w:r>
            <w:fldSimple w:instr=" SEQ Eq \* MERGEFORMAT ">
              <w:r w:rsidR="0001492B">
                <w:rPr>
                  <w:noProof/>
                </w:rPr>
                <w:t>17</w:t>
              </w:r>
            </w:fldSimple>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2E0678"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52921CD0" w:rsidR="002E4B94" w:rsidRDefault="002E4B94" w:rsidP="00B83C4A">
            <w:r>
              <w:t>(</w:t>
            </w:r>
            <w:fldSimple w:instr=" SEQ Eq \* MERGEFORMAT ">
              <w:r w:rsidR="0001492B">
                <w:rPr>
                  <w:noProof/>
                </w:rPr>
                <w:t>18</w:t>
              </w:r>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2E0678"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1BF0FA6F" w:rsidR="001A433F" w:rsidRDefault="001A433F" w:rsidP="00B83C4A">
            <w:r>
              <w:t>(</w:t>
            </w:r>
            <w:fldSimple w:instr=" SEQ Eq \* MERGEFORMAT ">
              <w:r w:rsidR="0001492B">
                <w:rPr>
                  <w:noProof/>
                </w:rPr>
                <w:t>19</w:t>
              </w:r>
            </w:fldSimple>
            <w:r>
              <w:t>)</w:t>
            </w:r>
          </w:p>
        </w:tc>
      </w:tr>
    </w:tbl>
    <w:p w14:paraId="6D31F669" w14:textId="21846731" w:rsidR="001A433F" w:rsidRDefault="00F641A4" w:rsidP="00546B13">
      <w:pPr>
        <w:rPr>
          <w:iCs/>
        </w:rPr>
      </w:pPr>
      <w:r>
        <w:rPr>
          <w:iCs/>
        </w:rPr>
        <w:t>Thus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3203496F" w:rsidR="00D27EC6" w:rsidRDefault="00D27EC6" w:rsidP="00B83C4A">
            <w:r>
              <w:t>(</w:t>
            </w:r>
            <w:fldSimple w:instr=" SEQ Eq \* MERGEFORMAT ">
              <w:r w:rsidR="0001492B">
                <w:rPr>
                  <w:noProof/>
                </w:rPr>
                <w:t>20</w:t>
              </w:r>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2E0678"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7BD30F23" w:rsidR="00390D81" w:rsidRDefault="00390D81" w:rsidP="00B83C4A">
            <w:r>
              <w:t>(</w:t>
            </w:r>
            <w:fldSimple w:instr=" SEQ Eq \* MERGEFORMAT ">
              <w:r w:rsidR="0001492B">
                <w:rPr>
                  <w:noProof/>
                </w:rPr>
                <w:t>21</w:t>
              </w:r>
            </w:fldSimple>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According to Bouchachia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r>
        <w:rPr>
          <w:rFonts w:eastAsiaTheme="minorEastAsia"/>
          <w:iCs/>
          <w:lang w:eastAsia="zh-CN"/>
        </w:rPr>
        <w:t>Mahalanobis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 xml:space="preserve">B. </w:t>
      </w:r>
      <w:commentRangeStart w:id="2"/>
      <w:r>
        <w:rPr>
          <w:rFonts w:eastAsiaTheme="minorEastAsia"/>
          <w:iCs/>
          <w:lang w:eastAsia="zh-CN"/>
        </w:rPr>
        <w:t xml:space="preserve">Accommodating </w:t>
      </w:r>
      <w:commentRangeEnd w:id="2"/>
      <w:r w:rsidR="008D22D5">
        <w:rPr>
          <w:rStyle w:val="CommentReference"/>
        </w:rPr>
        <w:commentReference w:id="2"/>
      </w:r>
      <w:r>
        <w:rPr>
          <w:rFonts w:eastAsiaTheme="minorEastAsia"/>
          <w:iCs/>
          <w:lang w:eastAsia="zh-CN"/>
        </w:rPr>
        <w:t>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C. Refinement of the Model. Depending on the calculated volumes and Kullback-Leiber divergence (</w:t>
      </w:r>
      <w:r w:rsidRPr="003A6EB5">
        <w:rPr>
          <w:rFonts w:eastAsiaTheme="minorEastAsia"/>
          <w:i/>
          <w:lang w:eastAsia="zh-CN"/>
        </w:rPr>
        <w:t>kld</w:t>
      </w:r>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Mahalanobis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2E0678"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5F89B03D" w:rsidR="00BF68F2" w:rsidRDefault="00BF68F2" w:rsidP="00B83C4A">
            <w:r>
              <w:t>(</w:t>
            </w:r>
            <w:fldSimple w:instr=" SEQ Eq \* MERGEFORMAT ">
              <w:r w:rsidR="0001492B">
                <w:rPr>
                  <w:noProof/>
                </w:rPr>
                <w:t>22</w:t>
              </w:r>
            </w:fldSimple>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2E0678"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34CB4DFE" w:rsidR="00B23544" w:rsidRDefault="00B23544" w:rsidP="00B83C4A">
            <w:r>
              <w:t>(</w:t>
            </w:r>
            <w:fldSimple w:instr=" SEQ Eq \* MERGEFORMAT ">
              <w:r w:rsidR="0001492B">
                <w:rPr>
                  <w:noProof/>
                </w:rPr>
                <w:t>23</w:t>
              </w:r>
            </w:fldSimple>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2E0678"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A379C0A" w:rsidR="00E72A8D" w:rsidRDefault="00E72A8D" w:rsidP="00B83C4A">
            <w:r>
              <w:t>(</w:t>
            </w:r>
            <w:fldSimple w:instr=" SEQ Eq \* MERGEFORMAT ">
              <w:r w:rsidR="0001492B">
                <w:rPr>
                  <w:noProof/>
                </w:rPr>
                <w:t>24</w:t>
              </w:r>
            </w:fldSimple>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2E0678"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00E09B06" w:rsidR="00E72A8D" w:rsidRDefault="00E72A8D" w:rsidP="00B83C4A">
            <w:r>
              <w:t>(</w:t>
            </w:r>
            <w:fldSimple w:instr=" SEQ Eq \* MERGEFORMAT ">
              <w:r w:rsidR="0001492B">
                <w:rPr>
                  <w:noProof/>
                </w:rPr>
                <w:t>25</w:t>
              </w:r>
            </w:fldSimple>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5F127E4B" w:rsidR="00E72A8D" w:rsidRDefault="002E0678"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A1F9785" w:rsidR="00E72A8D" w:rsidRDefault="00E72A8D" w:rsidP="00B83C4A">
            <w:r>
              <w:t>(</w:t>
            </w:r>
            <w:fldSimple w:instr=" SEQ Eq \* MERGEFORMAT ">
              <w:r w:rsidR="0001492B">
                <w:rPr>
                  <w:noProof/>
                </w:rPr>
                <w:t>26</w:t>
              </w:r>
            </w:fldSimple>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2E0678"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DA718BC" w:rsidR="004845F2" w:rsidRDefault="004845F2" w:rsidP="00B83C4A">
            <w:r>
              <w:t>(</w:t>
            </w:r>
            <w:fldSimple w:instr=" SEQ Eq \* MERGEFORMAT ">
              <w:r w:rsidR="0001492B">
                <w:rPr>
                  <w:noProof/>
                </w:rPr>
                <w:t>27</w:t>
              </w:r>
            </w:fldSimple>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2E0678"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87ADB9" w:rsidR="003C7D20" w:rsidRDefault="003C7D20" w:rsidP="00B83C4A">
            <w:r>
              <w:t>(</w:t>
            </w:r>
            <w:fldSimple w:instr=" SEQ Eq \* MERGEFORMAT ">
              <w:r w:rsidR="0001492B">
                <w:rPr>
                  <w:noProof/>
                </w:rPr>
                <w:t>28</w:t>
              </w:r>
            </w:fldSimple>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2E0678"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AAA47DF" w:rsidR="003C7D20" w:rsidRDefault="003C7D20" w:rsidP="00B83C4A">
            <w:r>
              <w:t>(</w:t>
            </w:r>
            <w:fldSimple w:instr=" SEQ Eq \* MERGEFORMAT ">
              <w:r w:rsidR="0001492B">
                <w:rPr>
                  <w:noProof/>
                </w:rPr>
                <w:t>29</w:t>
              </w:r>
            </w:fldSimple>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75373223" w:rsidR="000564BB" w:rsidRDefault="000564BB" w:rsidP="00B83C4A">
            <w:r>
              <w:t>(</w:t>
            </w:r>
            <w:r w:rsidR="002E0678">
              <w:fldChar w:fldCharType="begin"/>
            </w:r>
            <w:r w:rsidR="002E0678">
              <w:instrText xml:space="preserve"> SEQ Eq \* MERGEFORMAT </w:instrText>
            </w:r>
            <w:r w:rsidR="002E0678">
              <w:fldChar w:fldCharType="separate"/>
            </w:r>
            <w:r w:rsidR="0001492B">
              <w:rPr>
                <w:noProof/>
              </w:rPr>
              <w:t>30</w:t>
            </w:r>
            <w:r w:rsidR="002E0678">
              <w:rPr>
                <w:noProof/>
              </w:rPr>
              <w:fldChar w:fldCharType="end"/>
            </w:r>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2E0678"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3922D520" w:rsidR="002C7AD3" w:rsidRDefault="002C7AD3" w:rsidP="00B83C4A">
            <w:r>
              <w:t>(</w:t>
            </w:r>
            <w:r w:rsidR="002E0678">
              <w:fldChar w:fldCharType="begin"/>
            </w:r>
            <w:r w:rsidR="002E0678">
              <w:instrText xml:space="preserve"> SEQ Eq \* MERGEFORMAT </w:instrText>
            </w:r>
            <w:r w:rsidR="002E0678">
              <w:fldChar w:fldCharType="separate"/>
            </w:r>
            <w:r w:rsidR="0001492B">
              <w:rPr>
                <w:noProof/>
              </w:rPr>
              <w:t>31</w:t>
            </w:r>
            <w:r w:rsidR="002E0678">
              <w:rPr>
                <w:noProof/>
              </w:rPr>
              <w:fldChar w:fldCharType="end"/>
            </w:r>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0D63779F" w:rsidR="001B13EF" w:rsidRDefault="001B13EF" w:rsidP="00B83C4A">
            <w:r>
              <w:t>(</w:t>
            </w:r>
            <w:r w:rsidR="002E0678">
              <w:fldChar w:fldCharType="begin"/>
            </w:r>
            <w:r w:rsidR="002E0678">
              <w:instrText xml:space="preserve"> SEQ Eq \* MERGEFORMAT </w:instrText>
            </w:r>
            <w:r w:rsidR="002E0678">
              <w:fldChar w:fldCharType="separate"/>
            </w:r>
            <w:r w:rsidR="0001492B">
              <w:rPr>
                <w:noProof/>
              </w:rPr>
              <w:t>32</w:t>
            </w:r>
            <w:r w:rsidR="002E0678">
              <w:rPr>
                <w:noProof/>
              </w:rPr>
              <w:fldChar w:fldCharType="end"/>
            </w:r>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1FBFBFAB" w:rsidR="009D4BEE" w:rsidRDefault="009D4BEE" w:rsidP="00B83C4A">
            <w:r>
              <w:t>(</w:t>
            </w:r>
            <w:r w:rsidR="002E0678">
              <w:fldChar w:fldCharType="begin"/>
            </w:r>
            <w:r w:rsidR="002E0678">
              <w:instrText xml:space="preserve"> SEQ Eq \* MERGEFORMAT </w:instrText>
            </w:r>
            <w:r w:rsidR="002E0678">
              <w:fldChar w:fldCharType="separate"/>
            </w:r>
            <w:r w:rsidR="0001492B">
              <w:rPr>
                <w:noProof/>
              </w:rPr>
              <w:t>33</w:t>
            </w:r>
            <w:r w:rsidR="002E0678">
              <w:rPr>
                <w:noProof/>
              </w:rPr>
              <w:fldChar w:fldCharType="end"/>
            </w:r>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2E0678"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2A2AD824" w:rsidR="002A0D0C" w:rsidRDefault="002A0D0C" w:rsidP="00B83C4A">
            <w:r>
              <w:t>(</w:t>
            </w:r>
            <w:r w:rsidR="002E0678">
              <w:fldChar w:fldCharType="begin"/>
            </w:r>
            <w:r w:rsidR="002E0678">
              <w:instrText xml:space="preserve"> SEQ Eq \* MERGEFORMAT </w:instrText>
            </w:r>
            <w:r w:rsidR="002E0678">
              <w:fldChar w:fldCharType="separate"/>
            </w:r>
            <w:r w:rsidR="0001492B">
              <w:rPr>
                <w:noProof/>
              </w:rPr>
              <w:t>34</w:t>
            </w:r>
            <w:r w:rsidR="002E0678">
              <w:rPr>
                <w:noProof/>
              </w:rPr>
              <w:fldChar w:fldCharType="end"/>
            </w:r>
            <w:r>
              <w:t>)</w:t>
            </w:r>
          </w:p>
        </w:tc>
      </w:tr>
    </w:tbl>
    <w:p w14:paraId="344F182C" w14:textId="313B8033" w:rsidR="000D6704" w:rsidRDefault="000D6704" w:rsidP="00B50A22">
      <w:pPr>
        <w:jc w:val="both"/>
      </w:pPr>
    </w:p>
    <w:p w14:paraId="52B1F167" w14:textId="5C366E74" w:rsidR="00B834A1" w:rsidRDefault="00B834A1" w:rsidP="00B834A1">
      <w:pPr>
        <w:pStyle w:val="Heading2"/>
      </w:pPr>
      <w:r>
        <w:t>2.4 Hybrid Approach</w:t>
      </w:r>
    </w:p>
    <w:p w14:paraId="7E075F28" w14:textId="776EB25E" w:rsidR="00B834A1" w:rsidRPr="002C2A9A" w:rsidRDefault="00B834A1" w:rsidP="00B834A1">
      <w:pPr>
        <w:jc w:val="both"/>
        <w:rPr>
          <w:rFonts w:eastAsiaTheme="minorEastAsia"/>
          <w:lang w:eastAsia="zh-CN"/>
        </w:rPr>
      </w:pPr>
      <w:r>
        <w:t xml:space="preserve">The </w:t>
      </w:r>
      <w:r w:rsidR="00AC27B2">
        <w:t>schema shown</w:t>
      </w:r>
      <w:r w:rsidR="00A81A9A">
        <w:t xml:space="preserve"> below</w:t>
      </w:r>
      <w:r w:rsidR="00AC27B2">
        <w:t xml:space="preserve"> illustrates the underlying structure of the hybrid approach</w:t>
      </w:r>
      <w:r w:rsidR="00B60C87">
        <w:t xml:space="preserve">. </w:t>
      </w:r>
      <w:r w:rsidR="00961179">
        <w:t xml:space="preserve">Enabled by the real time predicted energy load from RC network model and incremental learning framework from </w:t>
      </w:r>
      <w:r w:rsidR="00961179">
        <w:fldChar w:fldCharType="begin"/>
      </w:r>
      <w:r w:rsidR="00961179">
        <w: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961179">
        <w:fldChar w:fldCharType="separate"/>
      </w:r>
      <w:r w:rsidR="00961179" w:rsidRPr="00961179">
        <w:t>(Bouchachia &amp; Vanaret, 2011)</w:t>
      </w:r>
      <w:r w:rsidR="00961179">
        <w:fldChar w:fldCharType="end"/>
      </w:r>
      <w:r w:rsidR="00961179">
        <w:t xml:space="preserve">, </w:t>
      </w:r>
      <w:r w:rsidR="00B60C87">
        <w:t xml:space="preserve">those trained gaussian components from Expectation Maximization (EM) will be updated </w:t>
      </w:r>
      <w:r w:rsidR="007D53FE">
        <w:t xml:space="preserve">accordingly. </w:t>
      </w:r>
      <w:r w:rsidR="00527C0E">
        <w:lastRenderedPageBreak/>
        <w:t xml:space="preserve">Specifically, the RC network module will get the target time step index from GGMR. Then </w:t>
      </w:r>
      <w:r w:rsidR="002C2A9A">
        <w:rPr>
          <w:rFonts w:eastAsiaTheme="minorEastAsia"/>
          <w:lang w:eastAsia="zh-CN"/>
        </w:rPr>
        <w:t xml:space="preserve">RC module will predict the energy load with a certain period of warming up, </w:t>
      </w:r>
      <w:r w:rsidR="00A81A9A">
        <w:rPr>
          <w:rFonts w:eastAsiaTheme="minorEastAsia"/>
          <w:lang w:eastAsia="zh-CN"/>
        </w:rPr>
        <w:t>where</w:t>
      </w:r>
      <w:r w:rsidR="002C2A9A">
        <w:rPr>
          <w:rFonts w:eastAsiaTheme="minorEastAsia"/>
          <w:lang w:eastAsia="zh-CN"/>
        </w:rPr>
        <w:t xml:space="preserve"> the warming up period is statistically selected. </w:t>
      </w:r>
    </w:p>
    <w:p w14:paraId="4019BFAF" w14:textId="77777777" w:rsidR="00AC27B2" w:rsidRDefault="00AC27B2" w:rsidP="00AC27B2">
      <w:pPr>
        <w:keepNext/>
        <w:jc w:val="both"/>
      </w:pPr>
      <w:r w:rsidRPr="00AC27B2">
        <w:rPr>
          <w:noProof/>
        </w:rPr>
        <w:drawing>
          <wp:inline distT="0" distB="0" distL="0" distR="0" wp14:anchorId="2E43691C" wp14:editId="6EC2EBF7">
            <wp:extent cx="5943600" cy="3210560"/>
            <wp:effectExtent l="19050" t="1905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943600" cy="3210560"/>
                    </a:xfrm>
                    <a:prstGeom prst="rect">
                      <a:avLst/>
                    </a:prstGeom>
                    <a:ln>
                      <a:solidFill>
                        <a:schemeClr val="tx1"/>
                      </a:solidFill>
                    </a:ln>
                  </pic:spPr>
                </pic:pic>
              </a:graphicData>
            </a:graphic>
          </wp:inline>
        </w:drawing>
      </w:r>
    </w:p>
    <w:p w14:paraId="0C608CE3" w14:textId="1AC85ECD" w:rsidR="00C924D4" w:rsidRDefault="00AC27B2" w:rsidP="007D53FE">
      <w:pPr>
        <w:pStyle w:val="Caption"/>
      </w:pPr>
      <w:r>
        <w:t xml:space="preserve">Figure </w:t>
      </w:r>
      <w:r w:rsidR="002E0678">
        <w:fldChar w:fldCharType="begin"/>
      </w:r>
      <w:r w:rsidR="002E0678">
        <w:instrText xml:space="preserve"> SEQ Figure \* ARABIC </w:instrText>
      </w:r>
      <w:r w:rsidR="002E0678">
        <w:fldChar w:fldCharType="separate"/>
      </w:r>
      <w:r w:rsidR="0001492B">
        <w:rPr>
          <w:noProof/>
        </w:rPr>
        <w:t>3</w:t>
      </w:r>
      <w:r w:rsidR="002E0678">
        <w:rPr>
          <w:noProof/>
        </w:rPr>
        <w:fldChar w:fldCharType="end"/>
      </w:r>
      <w:r>
        <w:t xml:space="preserve"> The </w:t>
      </w:r>
      <w:commentRangeStart w:id="3"/>
      <w:r>
        <w:t xml:space="preserve">underlying </w:t>
      </w:r>
      <w:commentRangeEnd w:id="3"/>
      <w:r w:rsidR="00DF7CE7">
        <w:rPr>
          <w:rStyle w:val="CommentReference"/>
          <w:rFonts w:eastAsia="Times New Roman" w:cs="Times New Roman"/>
          <w:iCs w:val="0"/>
          <w:lang w:eastAsia="en-US"/>
        </w:rPr>
        <w:commentReference w:id="3"/>
      </w:r>
      <w:r w:rsidRPr="00AC27B2">
        <w:t>communication</w:t>
      </w:r>
      <w:r>
        <w:t xml:space="preserve"> for hybrid approach</w:t>
      </w:r>
    </w:p>
    <w:p w14:paraId="1B19E2D4" w14:textId="77777777" w:rsidR="007D53FE" w:rsidRPr="007D53FE" w:rsidRDefault="007D53F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4B1F9BA2"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ECB6651"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5C2135D3" w14:textId="011AB7FF" w:rsidR="00C377C4" w:rsidRDefault="00C377C4" w:rsidP="00C156E5">
      <w:pPr>
        <w:widowControl w:val="0"/>
        <w:jc w:val="both"/>
      </w:pPr>
    </w:p>
    <w:p w14:paraId="5CE74C92" w14:textId="190F167F" w:rsidR="00C377C4" w:rsidRDefault="00C377C4" w:rsidP="00C377C4">
      <w:pPr>
        <w:pStyle w:val="Heading2"/>
      </w:pPr>
      <w:r>
        <w:lastRenderedPageBreak/>
        <w:t>3.2 Hyperparameters selection for hybrid approach</w:t>
      </w:r>
    </w:p>
    <w:p w14:paraId="72DEC0E1" w14:textId="745591C4" w:rsidR="00C377C4" w:rsidRDefault="00C377C4" w:rsidP="00C156E5">
      <w:pPr>
        <w:widowControl w:val="0"/>
        <w:jc w:val="both"/>
      </w:pPr>
      <w:r>
        <w:rPr>
          <w:noProof/>
        </w:rPr>
        <w:drawing>
          <wp:inline distT="0" distB="0" distL="0" distR="0" wp14:anchorId="2DDDC735" wp14:editId="72BD6738">
            <wp:extent cx="5849620" cy="4354830"/>
            <wp:effectExtent l="19050" t="19050" r="0" b="762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9620" cy="4354830"/>
                    </a:xfrm>
                    <a:prstGeom prst="rect">
                      <a:avLst/>
                    </a:prstGeom>
                    <a:noFill/>
                    <a:ln>
                      <a:solidFill>
                        <a:schemeClr val="tx1"/>
                      </a:solidFill>
                    </a:ln>
                  </pic:spPr>
                </pic:pic>
              </a:graphicData>
            </a:graphic>
          </wp:inline>
        </w:drawing>
      </w:r>
    </w:p>
    <w:p w14:paraId="7301F50F" w14:textId="03372221" w:rsidR="00B26135" w:rsidRDefault="00FA34CD" w:rsidP="00C156E5">
      <w:pPr>
        <w:widowControl w:val="0"/>
        <w:jc w:val="both"/>
      </w:pPr>
      <w:r>
        <w:rPr>
          <w:noProof/>
        </w:rPr>
        <w:lastRenderedPageBreak/>
        <w:drawing>
          <wp:inline distT="0" distB="0" distL="0" distR="0" wp14:anchorId="7524F80B" wp14:editId="76E1380E">
            <wp:extent cx="5943600" cy="3706495"/>
            <wp:effectExtent l="19050" t="19050" r="0" b="825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06495"/>
                    </a:xfrm>
                    <a:prstGeom prst="rect">
                      <a:avLst/>
                    </a:prstGeom>
                    <a:ln>
                      <a:solidFill>
                        <a:schemeClr val="tx1"/>
                      </a:solidFill>
                    </a:ln>
                  </pic:spPr>
                </pic:pic>
              </a:graphicData>
            </a:graphic>
          </wp:inline>
        </w:drawing>
      </w:r>
    </w:p>
    <w:p w14:paraId="704C8C2D" w14:textId="77777777" w:rsidR="00FA34CD" w:rsidRDefault="00FA34CD" w:rsidP="00C156E5">
      <w:pPr>
        <w:widowControl w:val="0"/>
        <w:jc w:val="both"/>
      </w:pPr>
    </w:p>
    <w:p w14:paraId="756CC18E" w14:textId="70560E76" w:rsidR="005D15F8" w:rsidRDefault="00B26135" w:rsidP="007D53FE">
      <w:pPr>
        <w:pStyle w:val="Heading2"/>
      </w:pPr>
      <w:r>
        <w:t>3.</w:t>
      </w:r>
      <w:r w:rsidR="001C7869">
        <w:t>2</w:t>
      </w:r>
      <w:r w:rsidRPr="00B50A22">
        <w:t xml:space="preserve"> </w:t>
      </w:r>
      <w:r w:rsidR="00A86194">
        <w:t>Performance Comparison</w:t>
      </w:r>
    </w:p>
    <w:p w14:paraId="5E138026" w14:textId="302791D4" w:rsidR="00B834A1" w:rsidRDefault="00B834A1" w:rsidP="00B834A1">
      <w:pPr>
        <w:pStyle w:val="Caption"/>
        <w:keepNext/>
      </w:pPr>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r w:rsidR="0001492B">
        <w:rPr>
          <w:b/>
          <w:bCs/>
          <w:noProof/>
        </w:rPr>
        <w:t>3</w:t>
      </w:r>
      <w:r w:rsidRPr="00B64AA5">
        <w:rPr>
          <w:b/>
          <w:bCs/>
          <w:noProof/>
        </w:rPr>
        <w:fldChar w:fldCharType="end"/>
      </w:r>
      <w:r>
        <w:t xml:space="preserve"> Prediction performance comparison for different G/GMR inputs</w:t>
      </w:r>
    </w:p>
    <w:tbl>
      <w:tblPr>
        <w:tblStyle w:val="TableGrid"/>
        <w:tblW w:w="0" w:type="auto"/>
        <w:tblLook w:val="04A0" w:firstRow="1" w:lastRow="0" w:firstColumn="1" w:lastColumn="0" w:noHBand="0" w:noVBand="1"/>
      </w:tblPr>
      <w:tblGrid>
        <w:gridCol w:w="4788"/>
        <w:gridCol w:w="4788"/>
      </w:tblGrid>
      <w:tr w:rsidR="00B834A1" w14:paraId="5F358CDA" w14:textId="77777777" w:rsidTr="00971922">
        <w:tc>
          <w:tcPr>
            <w:tcW w:w="4788" w:type="dxa"/>
          </w:tcPr>
          <w:p w14:paraId="2D28190F" w14:textId="77777777" w:rsidR="00B834A1" w:rsidRPr="00844F19" w:rsidRDefault="00B834A1" w:rsidP="00971922">
            <w:pPr>
              <w:jc w:val="center"/>
              <w:rPr>
                <w:b/>
                <w:bCs/>
              </w:rPr>
            </w:pPr>
            <w:r w:rsidRPr="00844F19">
              <w:rPr>
                <w:b/>
                <w:bCs/>
              </w:rPr>
              <w:t>Input</w:t>
            </w:r>
          </w:p>
        </w:tc>
        <w:tc>
          <w:tcPr>
            <w:tcW w:w="4788" w:type="dxa"/>
          </w:tcPr>
          <w:p w14:paraId="76561376" w14:textId="77777777" w:rsidR="00B834A1" w:rsidRPr="00844F19" w:rsidRDefault="00B834A1" w:rsidP="00971922">
            <w:pPr>
              <w:jc w:val="center"/>
              <w:rPr>
                <w:b/>
                <w:bCs/>
              </w:rPr>
            </w:pPr>
            <w:r w:rsidRPr="00844F19">
              <w:rPr>
                <w:b/>
                <w:bCs/>
              </w:rPr>
              <w:t>CVRMSE (%)</w:t>
            </w:r>
          </w:p>
        </w:tc>
      </w:tr>
      <w:tr w:rsidR="00B834A1" w14:paraId="02A2B104" w14:textId="77777777" w:rsidTr="00971922">
        <w:tc>
          <w:tcPr>
            <w:tcW w:w="4788" w:type="dxa"/>
          </w:tcPr>
          <w:p w14:paraId="2469721F" w14:textId="77777777" w:rsidR="00B834A1" w:rsidRDefault="002E0678" w:rsidP="00971922">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7C4BCA74" w14:textId="77777777" w:rsidR="00B834A1" w:rsidRDefault="00B834A1" w:rsidP="00971922">
            <w:pPr>
              <w:jc w:val="center"/>
            </w:pPr>
            <w:r>
              <w:t>GMR: 24.5~31.08%; GGMR 23.93~29.5%</w:t>
            </w:r>
          </w:p>
        </w:tc>
      </w:tr>
      <w:tr w:rsidR="00B834A1" w14:paraId="1CA57DE7" w14:textId="77777777" w:rsidTr="00971922">
        <w:tc>
          <w:tcPr>
            <w:tcW w:w="4788" w:type="dxa"/>
          </w:tcPr>
          <w:p w14:paraId="366D9715" w14:textId="77777777" w:rsidR="00B834A1" w:rsidRDefault="002E0678" w:rsidP="00971922">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
          <w:p w14:paraId="2549D60D" w14:textId="77777777" w:rsidR="00B834A1" w:rsidRDefault="00B834A1" w:rsidP="00971922">
            <w:pPr>
              <w:jc w:val="center"/>
            </w:pPr>
            <w:r>
              <w:t>GMR:17.23~21.51% ; GGMR 13.72 ~ 14.56 %</w:t>
            </w:r>
          </w:p>
        </w:tc>
      </w:tr>
    </w:tbl>
    <w:p w14:paraId="04D37B8E" w14:textId="77777777" w:rsidR="005D15F8" w:rsidRPr="005D15F8" w:rsidRDefault="005D15F8" w:rsidP="005D15F8">
      <w:pPr>
        <w:rPr>
          <w:lang w:eastAsia="zh-CN"/>
        </w:rPr>
      </w:pPr>
    </w:p>
    <w:p w14:paraId="72E0377F" w14:textId="11D53C72"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1492B">
        <w:rPr>
          <w:b/>
          <w:bCs/>
          <w:noProof/>
        </w:rPr>
        <w:t>4</w:t>
      </w:r>
      <w:r w:rsidRPr="00FC1139">
        <w:rPr>
          <w:b/>
          <w:bCs/>
        </w:rPr>
        <w:fldChar w:fldCharType="end"/>
      </w:r>
      <w:r>
        <w:t xml:space="preserve"> </w:t>
      </w:r>
      <w:r w:rsidR="00450CAB">
        <w:t>M</w:t>
      </w:r>
      <w:r w:rsidR="00450CAB">
        <w:rPr>
          <w:rFonts w:hint="eastAsia"/>
        </w:rPr>
        <w:t>inutely</w:t>
      </w:r>
      <w:r w:rsidR="00450CAB">
        <w:t xml:space="preserve"> prediction performance c</w:t>
      </w:r>
      <w:r>
        <w:t>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3C8EB552" w:rsidR="00447E3E" w:rsidRPr="00FC1139" w:rsidRDefault="00AF72CB" w:rsidP="00FC1139">
            <w:pPr>
              <w:jc w:val="center"/>
              <w:rPr>
                <w:b/>
                <w:bCs/>
                <w:lang w:eastAsia="zh-CN"/>
              </w:rPr>
            </w:pPr>
            <w:r w:rsidRPr="00FC1139">
              <w:rPr>
                <w:b/>
                <w:bCs/>
                <w:lang w:eastAsia="zh-CN"/>
              </w:rPr>
              <w:t>MAE</w:t>
            </w:r>
            <w:r w:rsidR="003D4C94">
              <w:rPr>
                <w:b/>
                <w:bCs/>
                <w:lang w:eastAsia="zh-CN"/>
              </w:rPr>
              <w:t xml:space="preserve"> (</w:t>
            </w:r>
            <w:r w:rsidR="00C0067D">
              <w:rPr>
                <w:b/>
                <w:bCs/>
                <w:lang w:eastAsia="zh-CN"/>
              </w:rPr>
              <w:t>k</w:t>
            </w:r>
            <w:r w:rsidR="003D4C94">
              <w:rPr>
                <w:b/>
                <w:bCs/>
                <w:lang w:eastAsia="zh-CN"/>
              </w:rPr>
              <w:t>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ED5770E" w:rsidR="00447E3E" w:rsidRDefault="00E321EB" w:rsidP="00FC1139">
            <w:pPr>
              <w:jc w:val="center"/>
              <w:rPr>
                <w:lang w:eastAsia="zh-CN"/>
              </w:rPr>
            </w:pPr>
            <w:r>
              <w:rPr>
                <w:lang w:eastAsia="zh-CN"/>
              </w:rPr>
              <w:t>0.</w:t>
            </w:r>
            <w:r w:rsidR="00A86194">
              <w:rPr>
                <w:lang w:eastAsia="zh-CN"/>
              </w:rPr>
              <w:t>8</w:t>
            </w:r>
            <w:r>
              <w:rPr>
                <w:lang w:eastAsia="zh-CN"/>
              </w:rPr>
              <w:t>4</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7BC17B94" w:rsidR="00447E3E" w:rsidRDefault="00A86194" w:rsidP="00FC1139">
            <w:pPr>
              <w:jc w:val="center"/>
              <w:rPr>
                <w:lang w:eastAsia="zh-CN"/>
              </w:rPr>
            </w:pPr>
            <w:r>
              <w:rPr>
                <w:lang w:eastAsia="zh-CN"/>
              </w:rPr>
              <w:t>G</w:t>
            </w:r>
            <w:r w:rsidR="00C71523">
              <w:rPr>
                <w:lang w:eastAsia="zh-CN"/>
              </w:rPr>
              <w:t>G</w:t>
            </w:r>
            <w:r>
              <w:rPr>
                <w:lang w:eastAsia="zh-CN"/>
              </w:rPr>
              <w:t>MR</w:t>
            </w:r>
          </w:p>
        </w:tc>
        <w:tc>
          <w:tcPr>
            <w:tcW w:w="1870" w:type="dxa"/>
            <w:vAlign w:val="center"/>
          </w:tcPr>
          <w:p w14:paraId="4227232B" w14:textId="48132116" w:rsidR="00447E3E" w:rsidRPr="001C7869" w:rsidRDefault="00450CAB" w:rsidP="00FC1139">
            <w:pPr>
              <w:jc w:val="center"/>
              <w:rPr>
                <w:lang w:eastAsia="zh-CN"/>
              </w:rPr>
            </w:pPr>
            <w:r>
              <w:rPr>
                <w:lang w:eastAsia="zh-CN"/>
              </w:rPr>
              <w:t>28.68</w:t>
            </w:r>
          </w:p>
        </w:tc>
        <w:tc>
          <w:tcPr>
            <w:tcW w:w="1870" w:type="dxa"/>
            <w:vAlign w:val="center"/>
          </w:tcPr>
          <w:p w14:paraId="727CF844" w14:textId="1BA393AC" w:rsidR="00447E3E" w:rsidRPr="001C7869" w:rsidRDefault="00450CAB" w:rsidP="00FC1139">
            <w:pPr>
              <w:jc w:val="center"/>
              <w:rPr>
                <w:lang w:eastAsia="zh-CN"/>
              </w:rPr>
            </w:pPr>
            <w:r>
              <w:rPr>
                <w:lang w:eastAsia="zh-CN"/>
              </w:rPr>
              <w:t>35.03</w:t>
            </w:r>
          </w:p>
        </w:tc>
        <w:tc>
          <w:tcPr>
            <w:tcW w:w="1870" w:type="dxa"/>
            <w:vAlign w:val="center"/>
          </w:tcPr>
          <w:p w14:paraId="3F4D4C21" w14:textId="299413C6" w:rsidR="00447E3E" w:rsidRPr="001C7869" w:rsidRDefault="00450CAB" w:rsidP="00FC1139">
            <w:pPr>
              <w:jc w:val="center"/>
              <w:rPr>
                <w:lang w:eastAsia="zh-CN"/>
              </w:rPr>
            </w:pPr>
            <w:r>
              <w:rPr>
                <w:lang w:eastAsia="zh-CN"/>
              </w:rPr>
              <w:t>1</w:t>
            </w:r>
            <w:r w:rsidR="00E321EB">
              <w:rPr>
                <w:lang w:eastAsia="zh-CN"/>
              </w:rPr>
              <w:t>.</w:t>
            </w:r>
            <w:r>
              <w:rPr>
                <w:lang w:eastAsia="zh-CN"/>
              </w:rPr>
              <w:t>2</w:t>
            </w:r>
            <w:r w:rsidR="00E321EB">
              <w:rPr>
                <w:lang w:eastAsia="zh-CN"/>
              </w:rPr>
              <w:t>3</w:t>
            </w:r>
          </w:p>
        </w:tc>
        <w:tc>
          <w:tcPr>
            <w:tcW w:w="1870" w:type="dxa"/>
            <w:vAlign w:val="center"/>
          </w:tcPr>
          <w:p w14:paraId="136E588C" w14:textId="2EA7D2E4" w:rsidR="00447E3E" w:rsidRPr="001C7869" w:rsidRDefault="00450CAB" w:rsidP="00FC1139">
            <w:pPr>
              <w:jc w:val="center"/>
              <w:rPr>
                <w:lang w:eastAsia="zh-CN"/>
              </w:rPr>
            </w:pPr>
            <w:r>
              <w:rPr>
                <w:lang w:eastAsia="zh-CN"/>
              </w:rPr>
              <w:t>32.31</w:t>
            </w:r>
          </w:p>
        </w:tc>
      </w:tr>
      <w:tr w:rsidR="004633EB" w14:paraId="5EB8E2C2" w14:textId="77777777" w:rsidTr="00FC1139">
        <w:trPr>
          <w:jc w:val="center"/>
        </w:trPr>
        <w:tc>
          <w:tcPr>
            <w:tcW w:w="1870" w:type="dxa"/>
            <w:tcBorders>
              <w:bottom w:val="single" w:sz="4" w:space="0" w:color="auto"/>
            </w:tcBorders>
            <w:vAlign w:val="center"/>
          </w:tcPr>
          <w:p w14:paraId="6E871287" w14:textId="090766F2" w:rsidR="004633EB" w:rsidRDefault="00A86194" w:rsidP="00FC1139">
            <w:pPr>
              <w:jc w:val="center"/>
              <w:rPr>
                <w:lang w:eastAsia="zh-CN"/>
              </w:rPr>
            </w:pPr>
            <w:r>
              <w:rPr>
                <w:lang w:eastAsia="zh-CN"/>
              </w:rPr>
              <w:t>GGMR</w:t>
            </w:r>
            <w:r w:rsidR="00C71523">
              <w:rPr>
                <w:lang w:eastAsia="zh-CN"/>
              </w:rPr>
              <w:t>+RC</w:t>
            </w:r>
          </w:p>
        </w:tc>
        <w:tc>
          <w:tcPr>
            <w:tcW w:w="1870" w:type="dxa"/>
            <w:tcBorders>
              <w:bottom w:val="single" w:sz="4" w:space="0" w:color="auto"/>
            </w:tcBorders>
            <w:vAlign w:val="center"/>
          </w:tcPr>
          <w:p w14:paraId="4EDEAE2B" w14:textId="7854E55B" w:rsidR="004633EB" w:rsidRPr="00810C50" w:rsidRDefault="00C71523" w:rsidP="00FC1139">
            <w:pPr>
              <w:jc w:val="center"/>
              <w:rPr>
                <w:b/>
                <w:bCs/>
                <w:lang w:eastAsia="zh-CN"/>
              </w:rPr>
            </w:pPr>
            <w:r w:rsidRPr="00810C50">
              <w:rPr>
                <w:b/>
                <w:bCs/>
                <w:lang w:eastAsia="zh-CN"/>
              </w:rPr>
              <w:t>12.03</w:t>
            </w:r>
          </w:p>
        </w:tc>
        <w:tc>
          <w:tcPr>
            <w:tcW w:w="1870" w:type="dxa"/>
            <w:tcBorders>
              <w:bottom w:val="single" w:sz="4" w:space="0" w:color="auto"/>
            </w:tcBorders>
            <w:vAlign w:val="center"/>
          </w:tcPr>
          <w:p w14:paraId="4FCC7B77" w14:textId="23EFA6A6" w:rsidR="004633EB" w:rsidRPr="00810C50" w:rsidRDefault="00C71523" w:rsidP="00FC1139">
            <w:pPr>
              <w:jc w:val="center"/>
              <w:rPr>
                <w:b/>
                <w:bCs/>
                <w:lang w:eastAsia="zh-CN"/>
              </w:rPr>
            </w:pPr>
            <w:r w:rsidRPr="00810C50">
              <w:rPr>
                <w:b/>
                <w:bCs/>
                <w:lang w:eastAsia="zh-CN"/>
              </w:rPr>
              <w:t>15.87</w:t>
            </w:r>
          </w:p>
        </w:tc>
        <w:tc>
          <w:tcPr>
            <w:tcW w:w="1870" w:type="dxa"/>
            <w:tcBorders>
              <w:bottom w:val="single" w:sz="4" w:space="0" w:color="auto"/>
            </w:tcBorders>
            <w:vAlign w:val="center"/>
          </w:tcPr>
          <w:p w14:paraId="72A967E2" w14:textId="118AFC67" w:rsidR="004633EB" w:rsidRPr="00810C50" w:rsidRDefault="00E321EB" w:rsidP="00FC1139">
            <w:pPr>
              <w:jc w:val="center"/>
              <w:rPr>
                <w:b/>
                <w:bCs/>
                <w:lang w:eastAsia="zh-CN"/>
              </w:rPr>
            </w:pPr>
            <w:r>
              <w:rPr>
                <w:b/>
                <w:bCs/>
                <w:lang w:eastAsia="zh-CN"/>
              </w:rPr>
              <w:t>0.60</w:t>
            </w:r>
          </w:p>
        </w:tc>
        <w:tc>
          <w:tcPr>
            <w:tcW w:w="1870" w:type="dxa"/>
            <w:tcBorders>
              <w:bottom w:val="single" w:sz="4" w:space="0" w:color="auto"/>
            </w:tcBorders>
            <w:vAlign w:val="center"/>
          </w:tcPr>
          <w:p w14:paraId="68033944" w14:textId="54D147EF" w:rsidR="004633EB" w:rsidRPr="00810C50" w:rsidRDefault="00C71523" w:rsidP="00FC1139">
            <w:pPr>
              <w:jc w:val="center"/>
              <w:rPr>
                <w:b/>
                <w:bCs/>
                <w:lang w:eastAsia="zh-CN"/>
              </w:rPr>
            </w:pPr>
            <w:r w:rsidRPr="00810C50">
              <w:rPr>
                <w:b/>
                <w:bCs/>
                <w:lang w:eastAsia="zh-CN"/>
              </w:rPr>
              <w:t>16.65</w:t>
            </w:r>
          </w:p>
        </w:tc>
      </w:tr>
    </w:tbl>
    <w:p w14:paraId="3696ADE7" w14:textId="3FEEB1BC" w:rsidR="00447E3E" w:rsidRDefault="00447E3E" w:rsidP="00447E3E">
      <w:pPr>
        <w:rPr>
          <w:lang w:eastAsia="zh-CN"/>
        </w:rPr>
      </w:pPr>
    </w:p>
    <w:p w14:paraId="28777744" w14:textId="106429AD" w:rsidR="006C22CE" w:rsidRDefault="006C22CE" w:rsidP="006C22CE">
      <w:pPr>
        <w:pStyle w:val="Caption"/>
        <w:keepNext/>
      </w:pPr>
      <w:r w:rsidRPr="00FC1139">
        <w:rPr>
          <w:b/>
          <w:bCs/>
        </w:rPr>
        <w:t xml:space="preserve">Table </w:t>
      </w:r>
      <w:r>
        <w:rPr>
          <w:b/>
          <w:bCs/>
        </w:rPr>
        <w:t>5</w:t>
      </w:r>
      <w:r>
        <w:t xml:space="preserve"> Hourly prediction performance comparis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t>GGMR</w:t>
            </w:r>
          </w:p>
        </w:tc>
        <w:tc>
          <w:tcPr>
            <w:tcW w:w="1870" w:type="dxa"/>
            <w:vAlign w:val="center"/>
          </w:tcPr>
          <w:p w14:paraId="5C78A286" w14:textId="5110661D" w:rsidR="006C22CE" w:rsidRPr="001C7869" w:rsidRDefault="00F136C2" w:rsidP="00B036E2">
            <w:pPr>
              <w:jc w:val="center"/>
              <w:rPr>
                <w:lang w:eastAsia="zh-CN"/>
              </w:rPr>
            </w:pPr>
            <w:r>
              <w:rPr>
                <w:lang w:eastAsia="zh-CN"/>
              </w:rPr>
              <w:t>20.11</w:t>
            </w:r>
          </w:p>
        </w:tc>
        <w:tc>
          <w:tcPr>
            <w:tcW w:w="1870" w:type="dxa"/>
            <w:vAlign w:val="center"/>
          </w:tcPr>
          <w:p w14:paraId="1AFFCD9E" w14:textId="57E62D17" w:rsidR="006C22CE" w:rsidRPr="001C7869" w:rsidRDefault="00F136C2" w:rsidP="00B036E2">
            <w:pPr>
              <w:jc w:val="center"/>
              <w:rPr>
                <w:lang w:eastAsia="zh-CN"/>
              </w:rPr>
            </w:pPr>
            <w:r>
              <w:rPr>
                <w:lang w:eastAsia="zh-CN"/>
              </w:rPr>
              <w:t>22.41</w:t>
            </w:r>
          </w:p>
        </w:tc>
        <w:tc>
          <w:tcPr>
            <w:tcW w:w="1870" w:type="dxa"/>
            <w:vAlign w:val="center"/>
          </w:tcPr>
          <w:p w14:paraId="627FDF31" w14:textId="1CE3E250" w:rsidR="006C22CE" w:rsidRPr="001C7869" w:rsidRDefault="00F136C2" w:rsidP="00B036E2">
            <w:pPr>
              <w:jc w:val="center"/>
              <w:rPr>
                <w:lang w:eastAsia="zh-CN"/>
              </w:rPr>
            </w:pPr>
            <w:r>
              <w:rPr>
                <w:lang w:eastAsia="zh-CN"/>
              </w:rPr>
              <w:t>7.41</w:t>
            </w:r>
          </w:p>
        </w:tc>
        <w:tc>
          <w:tcPr>
            <w:tcW w:w="1870" w:type="dxa"/>
            <w:vAlign w:val="center"/>
          </w:tcPr>
          <w:p w14:paraId="5EA24EDD" w14:textId="43F057EB" w:rsidR="006C22CE" w:rsidRPr="001C7869" w:rsidRDefault="00F136C2" w:rsidP="00B036E2">
            <w:pPr>
              <w:jc w:val="center"/>
              <w:rPr>
                <w:lang w:eastAsia="zh-CN"/>
              </w:rPr>
            </w:pPr>
            <w:r>
              <w:rPr>
                <w:lang w:eastAsia="zh-CN"/>
              </w:rPr>
              <w:t>28.54</w:t>
            </w:r>
          </w:p>
        </w:tc>
      </w:tr>
      <w:tr w:rsidR="006C22CE" w14:paraId="4F34CFC8" w14:textId="77777777" w:rsidTr="00B036E2">
        <w:trPr>
          <w:jc w:val="center"/>
        </w:trPr>
        <w:tc>
          <w:tcPr>
            <w:tcW w:w="1870" w:type="dxa"/>
            <w:tcBorders>
              <w:bottom w:val="single" w:sz="4" w:space="0" w:color="auto"/>
            </w:tcBorders>
            <w:vAlign w:val="center"/>
          </w:tcPr>
          <w:p w14:paraId="22ADBB60" w14:textId="77777777" w:rsidR="006C22CE" w:rsidRDefault="006C22CE" w:rsidP="00B036E2">
            <w:pPr>
              <w:jc w:val="center"/>
              <w:rPr>
                <w:lang w:eastAsia="zh-CN"/>
              </w:rPr>
            </w:pPr>
            <w:r>
              <w:rPr>
                <w:lang w:eastAsia="zh-CN"/>
              </w:rPr>
              <w:t>GGMR+RC</w:t>
            </w:r>
          </w:p>
        </w:tc>
        <w:tc>
          <w:tcPr>
            <w:tcW w:w="1870" w:type="dxa"/>
            <w:tcBorders>
              <w:bottom w:val="single" w:sz="4" w:space="0" w:color="auto"/>
            </w:tcBorders>
            <w:vAlign w:val="center"/>
          </w:tcPr>
          <w:p w14:paraId="7DFA09C5" w14:textId="61FD1F82" w:rsidR="006C22CE" w:rsidRPr="00810C50" w:rsidRDefault="00810C50" w:rsidP="00B036E2">
            <w:pPr>
              <w:jc w:val="center"/>
              <w:rPr>
                <w:b/>
                <w:bCs/>
                <w:lang w:eastAsia="zh-CN"/>
              </w:rPr>
            </w:pPr>
            <w:r w:rsidRPr="00810C50">
              <w:rPr>
                <w:b/>
                <w:bCs/>
                <w:lang w:eastAsia="zh-CN"/>
              </w:rPr>
              <w:t>9.20</w:t>
            </w:r>
          </w:p>
        </w:tc>
        <w:tc>
          <w:tcPr>
            <w:tcW w:w="1870" w:type="dxa"/>
            <w:tcBorders>
              <w:bottom w:val="single" w:sz="4" w:space="0" w:color="auto"/>
            </w:tcBorders>
            <w:vAlign w:val="center"/>
          </w:tcPr>
          <w:p w14:paraId="7C55B7BC" w14:textId="1614CAE3" w:rsidR="006C22CE" w:rsidRPr="00810C50" w:rsidRDefault="00810C50" w:rsidP="00B036E2">
            <w:pPr>
              <w:jc w:val="center"/>
              <w:rPr>
                <w:b/>
                <w:bCs/>
                <w:lang w:eastAsia="zh-CN"/>
              </w:rPr>
            </w:pPr>
            <w:r w:rsidRPr="00810C50">
              <w:rPr>
                <w:b/>
                <w:bCs/>
                <w:lang w:eastAsia="zh-CN"/>
              </w:rPr>
              <w:t>10.39</w:t>
            </w:r>
          </w:p>
        </w:tc>
        <w:tc>
          <w:tcPr>
            <w:tcW w:w="1870" w:type="dxa"/>
            <w:tcBorders>
              <w:bottom w:val="single" w:sz="4" w:space="0" w:color="auto"/>
            </w:tcBorders>
            <w:vAlign w:val="center"/>
          </w:tcPr>
          <w:p w14:paraId="7F769A29" w14:textId="195C4855" w:rsidR="006C22CE" w:rsidRPr="00810C50" w:rsidRDefault="00810C50" w:rsidP="00B036E2">
            <w:pPr>
              <w:jc w:val="center"/>
              <w:rPr>
                <w:b/>
                <w:bCs/>
                <w:lang w:eastAsia="zh-CN"/>
              </w:rPr>
            </w:pPr>
            <w:r w:rsidRPr="00810C50">
              <w:rPr>
                <w:b/>
                <w:bCs/>
                <w:lang w:eastAsia="zh-CN"/>
              </w:rPr>
              <w:t>3.88</w:t>
            </w:r>
          </w:p>
        </w:tc>
        <w:tc>
          <w:tcPr>
            <w:tcW w:w="1870" w:type="dxa"/>
            <w:tcBorders>
              <w:bottom w:val="single" w:sz="4" w:space="0" w:color="auto"/>
            </w:tcBorders>
            <w:vAlign w:val="center"/>
          </w:tcPr>
          <w:p w14:paraId="04050245" w14:textId="54C91AC2" w:rsidR="006C22CE" w:rsidRPr="00810C50" w:rsidRDefault="00810C50" w:rsidP="00B036E2">
            <w:pPr>
              <w:jc w:val="center"/>
              <w:rPr>
                <w:b/>
                <w:bCs/>
                <w:lang w:eastAsia="zh-CN"/>
              </w:rPr>
            </w:pPr>
            <w:r w:rsidRPr="00810C50">
              <w:rPr>
                <w:b/>
                <w:bCs/>
                <w:lang w:eastAsia="zh-CN"/>
              </w:rPr>
              <w:t>21.11</w:t>
            </w:r>
          </w:p>
        </w:tc>
      </w:tr>
    </w:tbl>
    <w:p w14:paraId="43253CF5" w14:textId="06A05DAC" w:rsidR="006C22CE" w:rsidRDefault="006C22CE" w:rsidP="00447E3E">
      <w:pPr>
        <w:rPr>
          <w:lang w:eastAsia="zh-CN"/>
        </w:rPr>
      </w:pPr>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03028DA5" w14:textId="77777777" w:rsidR="005115E6" w:rsidRDefault="005115E6" w:rsidP="005115E6">
      <w:pPr>
        <w:rPr>
          <w:rFonts w:eastAsiaTheme="minorEastAsia"/>
          <w:lang w:eastAsia="zh-CN"/>
        </w:rPr>
      </w:pPr>
      <w:r>
        <w:rPr>
          <w:rFonts w:eastAsiaTheme="minorEastAsia"/>
          <w:lang w:eastAsia="zh-CN"/>
        </w:rPr>
        <w:t>In the present paper, we explored the thermal load prediction performance from a hybrid approach, where we used the prediction from an RC network to enhance the algorithm performance for Growing Gaussian Mixture Model from Bouchachia et al. The performance of hybrid approach has shown less development efforts improved prediction accuracy.</w:t>
      </w: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2E0678"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758EE74A" w:rsidR="003A30ED" w:rsidRPr="008702EA" w:rsidRDefault="007C226A"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2E0678"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1EC1D643" w:rsidR="003A30ED" w:rsidRPr="0031035B" w:rsidRDefault="007C226A"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5EA2BFE1" w:rsidR="003A30ED" w:rsidRPr="00CC6B14" w:rsidRDefault="007C226A"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2130E34E" w14:textId="5698A790" w:rsidR="007F4813" w:rsidRDefault="007F4813">
      <w:pPr>
        <w:rPr>
          <w:sz w:val="24"/>
        </w:rPr>
      </w:pPr>
      <w:r>
        <w:rPr>
          <w:sz w:val="24"/>
        </w:rPr>
        <w:br w:type="page"/>
      </w:r>
    </w:p>
    <w:p w14:paraId="3961176E" w14:textId="77777777" w:rsidR="0043009B" w:rsidRPr="0043009B" w:rsidRDefault="0043009B" w:rsidP="0043009B">
      <w:pPr>
        <w:rPr>
          <w:sz w:val="24"/>
        </w:rPr>
      </w:pPr>
    </w:p>
    <w:p w14:paraId="2481BB4C" w14:textId="2414516E" w:rsidR="001E3D5B" w:rsidRDefault="001E3D5B" w:rsidP="001E3D5B">
      <w:pPr>
        <w:pStyle w:val="Heading1"/>
      </w:pPr>
      <w:r w:rsidRPr="006A6864">
        <w:t>REFERENCES</w:t>
      </w:r>
    </w:p>
    <w:p w14:paraId="48ECAA25" w14:textId="77777777" w:rsidR="00BC1BE2" w:rsidRPr="00BC1BE2" w:rsidRDefault="00BC1BE2" w:rsidP="00BC1BE2"/>
    <w:p w14:paraId="60BB4254" w14:textId="77777777" w:rsidR="00475C4C" w:rsidRPr="00475C4C" w:rsidRDefault="001E3D5B" w:rsidP="00475C4C">
      <w:pPr>
        <w:pStyle w:val="Bibliography"/>
      </w:pPr>
      <w:r>
        <w:fldChar w:fldCharType="begin"/>
      </w:r>
      <w:r>
        <w:instrText xml:space="preserve"> ADDIN ZOTERO_BIBL {"uncited":[],"omitted":[],"custom":[]} CSL_BIBLIOGRAPHY </w:instrText>
      </w:r>
      <w:r>
        <w:fldChar w:fldCharType="separate"/>
      </w:r>
      <w:r w:rsidR="00475C4C" w:rsidRPr="00475C4C">
        <w:rPr>
          <w:i/>
          <w:iCs/>
        </w:rPr>
        <w:t>ANSI/ASHRAE/IES 90.1-2016, Energy Standard for Buildings Except Low Rise Residential Buildings.</w:t>
      </w:r>
      <w:r w:rsidR="00475C4C" w:rsidRPr="00475C4C">
        <w:t xml:space="preserve"> (n.d.). American Society of Heating, Refrigerating and Air-Conditioning Engineers.</w:t>
      </w:r>
    </w:p>
    <w:p w14:paraId="0AEC894E" w14:textId="77777777" w:rsidR="00475C4C" w:rsidRPr="00475C4C" w:rsidRDefault="00475C4C" w:rsidP="00475C4C">
      <w:pPr>
        <w:pStyle w:val="Bibliography"/>
      </w:pPr>
      <w:r w:rsidRPr="00475C4C">
        <w:t xml:space="preserve">Bouchachia, H., &amp; Vanaret, C. (2011). </w:t>
      </w:r>
      <w:r w:rsidRPr="00475C4C">
        <w:rPr>
          <w:i/>
          <w:iCs/>
        </w:rPr>
        <w:t>Incremental Learning Based on Growing Gaussian Mixture Models</w:t>
      </w:r>
      <w:r w:rsidRPr="00475C4C">
        <w:t xml:space="preserve">. </w:t>
      </w:r>
      <w:r w:rsidRPr="00475C4C">
        <w:rPr>
          <w:i/>
          <w:iCs/>
        </w:rPr>
        <w:t>2</w:t>
      </w:r>
      <w:r w:rsidRPr="00475C4C">
        <w:t>. https://doi.org/10.1109/ICMLA.2011.79</w:t>
      </w:r>
    </w:p>
    <w:p w14:paraId="2F5C2152" w14:textId="77777777" w:rsidR="00475C4C" w:rsidRPr="00475C4C" w:rsidRDefault="00475C4C" w:rsidP="00475C4C">
      <w:pPr>
        <w:pStyle w:val="Bibliography"/>
      </w:pPr>
      <w:r w:rsidRPr="00475C4C">
        <w:t xml:space="preserve">Braun, J. E., &amp; Chaturvedi, N. (2002). An Inverse Gray-Box Model for Transient Building Load Prediction. </w:t>
      </w:r>
      <w:r w:rsidRPr="00475C4C">
        <w:rPr>
          <w:i/>
          <w:iCs/>
        </w:rPr>
        <w:t>HVAC&amp;R Research</w:t>
      </w:r>
      <w:r w:rsidRPr="00475C4C">
        <w:t xml:space="preserve">, </w:t>
      </w:r>
      <w:r w:rsidRPr="00475C4C">
        <w:rPr>
          <w:i/>
          <w:iCs/>
        </w:rPr>
        <w:t>8</w:t>
      </w:r>
      <w:r w:rsidRPr="00475C4C">
        <w:t>(1), 73–99. https://doi.org/10.1080/10789669.2002.10391290</w:t>
      </w:r>
    </w:p>
    <w:p w14:paraId="7C77122A" w14:textId="77777777" w:rsidR="00475C4C" w:rsidRPr="00475C4C" w:rsidRDefault="00475C4C" w:rsidP="00475C4C">
      <w:pPr>
        <w:pStyle w:val="Bibliography"/>
      </w:pPr>
      <w:r w:rsidRPr="00475C4C">
        <w:t xml:space="preserve">James V. Miranda, L. (2018). PySwarms: A research toolkit for Particle Swarm Optimization in Python. </w:t>
      </w:r>
      <w:r w:rsidRPr="00475C4C">
        <w:rPr>
          <w:i/>
          <w:iCs/>
        </w:rPr>
        <w:t>The Journal of Open Source Software</w:t>
      </w:r>
      <w:r w:rsidRPr="00475C4C">
        <w:t xml:space="preserve">, </w:t>
      </w:r>
      <w:r w:rsidRPr="00475C4C">
        <w:rPr>
          <w:i/>
          <w:iCs/>
        </w:rPr>
        <w:t>3</w:t>
      </w:r>
      <w:r w:rsidRPr="00475C4C">
        <w:t>(21), 433. https://doi.org/10.21105/joss.00433</w:t>
      </w:r>
    </w:p>
    <w:p w14:paraId="7F00CB1E" w14:textId="77777777" w:rsidR="00475C4C" w:rsidRPr="00475C4C" w:rsidRDefault="00475C4C" w:rsidP="00475C4C">
      <w:pPr>
        <w:pStyle w:val="Bibliography"/>
      </w:pPr>
      <w:r w:rsidRPr="00475C4C">
        <w:t xml:space="preserve">Joe, J., &amp; Karava, P. (2017). Agent-based system identification for control-oriented building models. </w:t>
      </w:r>
      <w:r w:rsidRPr="00475C4C">
        <w:rPr>
          <w:i/>
          <w:iCs/>
        </w:rPr>
        <w:t>Journal of Building Performance Simulation</w:t>
      </w:r>
      <w:r w:rsidRPr="00475C4C">
        <w:t xml:space="preserve">, </w:t>
      </w:r>
      <w:r w:rsidRPr="00475C4C">
        <w:rPr>
          <w:i/>
          <w:iCs/>
        </w:rPr>
        <w:t>10</w:t>
      </w:r>
      <w:r w:rsidRPr="00475C4C">
        <w:t>(2), 183–204. https://doi.org/10.1080/19401493.2016.1212272</w:t>
      </w:r>
    </w:p>
    <w:p w14:paraId="0AA2E933" w14:textId="175DA4B0"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7"/>
      <w:headerReference w:type="default" r:id="rId18"/>
      <w:footerReference w:type="default" r:id="rId19"/>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chen Wu" w:date="2022-04-07T14:28:00Z" w:initials="LW">
    <w:p w14:paraId="4D207C98" w14:textId="19E9BB1C" w:rsidR="00600DBA" w:rsidRDefault="00600DBA">
      <w:pPr>
        <w:pStyle w:val="CommentText"/>
      </w:pPr>
      <w:r>
        <w:rPr>
          <w:rStyle w:val="CommentReference"/>
        </w:rPr>
        <w:annotationRef/>
      </w:r>
      <w:r>
        <w:t>Physical meanings</w:t>
      </w:r>
    </w:p>
  </w:comment>
  <w:comment w:id="2" w:author="Lichen Wu" w:date="2022-04-07T13:20:00Z" w:initials="LW">
    <w:p w14:paraId="65C741BE" w14:textId="1BA91DBD" w:rsidR="008D22D5" w:rsidRDefault="008D22D5">
      <w:pPr>
        <w:pStyle w:val="CommentText"/>
      </w:pPr>
      <w:r>
        <w:rPr>
          <w:rStyle w:val="CommentReference"/>
        </w:rPr>
        <w:annotationRef/>
      </w:r>
      <w:r>
        <w:rPr>
          <w:rFonts w:asciiTheme="minorEastAsia" w:eastAsiaTheme="minorEastAsia" w:hAnsiTheme="minorEastAsia"/>
          <w:lang w:eastAsia="zh-CN"/>
        </w:rPr>
        <w:t>U</w:t>
      </w:r>
      <w:r>
        <w:rPr>
          <w:rFonts w:asciiTheme="minorEastAsia" w:eastAsiaTheme="minorEastAsia" w:hAnsiTheme="minorEastAsia" w:hint="eastAsia"/>
          <w:lang w:eastAsia="zh-CN"/>
        </w:rPr>
        <w:t>pdate</w:t>
      </w:r>
    </w:p>
  </w:comment>
  <w:comment w:id="3" w:author="Lichen Wu" w:date="2022-04-07T15:33:00Z" w:initials="LW">
    <w:p w14:paraId="6D491E75" w14:textId="084EF272" w:rsidR="00DF7CE7" w:rsidRDefault="00DF7CE7">
      <w:pPr>
        <w:pStyle w:val="CommentText"/>
      </w:pPr>
      <w:r>
        <w:rPr>
          <w:rStyle w:val="CommentReference"/>
          <w:rFonts w:asciiTheme="minorEastAsia" w:eastAsiaTheme="minorEastAsia" w:hAnsiTheme="minorEastAsia"/>
          <w:lang w:eastAsia="zh-CN"/>
        </w:rPr>
        <w:t>P</w:t>
      </w:r>
      <w:r>
        <w:rPr>
          <w:rStyle w:val="CommentReference"/>
          <w:rFonts w:asciiTheme="minorEastAsia" w:eastAsiaTheme="minorEastAsia" w:hAnsiTheme="minorEastAsia" w:hint="eastAsia"/>
          <w:lang w:eastAsia="zh-CN"/>
        </w:rPr>
        <w:t>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207C98" w15:done="0"/>
  <w15:commentEx w15:paraId="65C741BE" w15:done="0"/>
  <w15:commentEx w15:paraId="6D491E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97387" w16cex:dateUtc="2022-04-07T20:28:00Z"/>
  <w16cex:commentExtensible w16cex:durableId="25F96396" w16cex:dateUtc="2022-04-07T19:20:00Z"/>
  <w16cex:commentExtensible w16cex:durableId="25F982CF" w16cex:dateUtc="2022-04-07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207C98" w16cid:durableId="25F97387"/>
  <w16cid:commentId w16cid:paraId="65C741BE" w16cid:durableId="25F96396"/>
  <w16cid:commentId w16cid:paraId="6D491E75" w16cid:durableId="25F982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0F649" w14:textId="77777777" w:rsidR="002E0678" w:rsidRDefault="002E0678">
      <w:r>
        <w:separator/>
      </w:r>
    </w:p>
  </w:endnote>
  <w:endnote w:type="continuationSeparator" w:id="0">
    <w:p w14:paraId="1263092D" w14:textId="77777777" w:rsidR="002E0678" w:rsidRDefault="002E0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C4DB5" w14:textId="77777777" w:rsidR="002E0678" w:rsidRDefault="002E0678">
      <w:r>
        <w:separator/>
      </w:r>
    </w:p>
  </w:footnote>
  <w:footnote w:type="continuationSeparator" w:id="0">
    <w:p w14:paraId="797A5B93" w14:textId="77777777" w:rsidR="002E0678" w:rsidRDefault="002E06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1492B"/>
    <w:rsid w:val="000312A9"/>
    <w:rsid w:val="00032E3B"/>
    <w:rsid w:val="000342C1"/>
    <w:rsid w:val="00044F96"/>
    <w:rsid w:val="000564BB"/>
    <w:rsid w:val="000822A1"/>
    <w:rsid w:val="0008288F"/>
    <w:rsid w:val="000835A8"/>
    <w:rsid w:val="000838D2"/>
    <w:rsid w:val="00087CC0"/>
    <w:rsid w:val="000911DA"/>
    <w:rsid w:val="00096457"/>
    <w:rsid w:val="000A0EB5"/>
    <w:rsid w:val="000A2E54"/>
    <w:rsid w:val="000B45FB"/>
    <w:rsid w:val="000B5835"/>
    <w:rsid w:val="000B6EA5"/>
    <w:rsid w:val="000D358B"/>
    <w:rsid w:val="000D429F"/>
    <w:rsid w:val="000D6704"/>
    <w:rsid w:val="000E2160"/>
    <w:rsid w:val="000E5FF3"/>
    <w:rsid w:val="000F158D"/>
    <w:rsid w:val="000F2762"/>
    <w:rsid w:val="000F5C3E"/>
    <w:rsid w:val="0010010F"/>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05E3"/>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2A9A"/>
    <w:rsid w:val="002C4328"/>
    <w:rsid w:val="002C7AD3"/>
    <w:rsid w:val="002D2997"/>
    <w:rsid w:val="002E0678"/>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37E80"/>
    <w:rsid w:val="00342168"/>
    <w:rsid w:val="00346C26"/>
    <w:rsid w:val="00365D10"/>
    <w:rsid w:val="00375C20"/>
    <w:rsid w:val="00390D81"/>
    <w:rsid w:val="003912FC"/>
    <w:rsid w:val="00391C7C"/>
    <w:rsid w:val="00391DF8"/>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202B"/>
    <w:rsid w:val="003E3E05"/>
    <w:rsid w:val="003E65A2"/>
    <w:rsid w:val="003E7DD4"/>
    <w:rsid w:val="003F6FD9"/>
    <w:rsid w:val="00421F09"/>
    <w:rsid w:val="0043009B"/>
    <w:rsid w:val="00433413"/>
    <w:rsid w:val="00447E3E"/>
    <w:rsid w:val="00450CAB"/>
    <w:rsid w:val="004633EB"/>
    <w:rsid w:val="00467593"/>
    <w:rsid w:val="00471646"/>
    <w:rsid w:val="00471AEA"/>
    <w:rsid w:val="00473B42"/>
    <w:rsid w:val="0047555C"/>
    <w:rsid w:val="00475C4C"/>
    <w:rsid w:val="00476B69"/>
    <w:rsid w:val="004837FF"/>
    <w:rsid w:val="004845F2"/>
    <w:rsid w:val="00490213"/>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115E6"/>
    <w:rsid w:val="00527C0E"/>
    <w:rsid w:val="00530F4C"/>
    <w:rsid w:val="00546B13"/>
    <w:rsid w:val="00560829"/>
    <w:rsid w:val="00563B8A"/>
    <w:rsid w:val="00581852"/>
    <w:rsid w:val="00592875"/>
    <w:rsid w:val="005A097A"/>
    <w:rsid w:val="005A24DD"/>
    <w:rsid w:val="005A6566"/>
    <w:rsid w:val="005B5984"/>
    <w:rsid w:val="005C5B54"/>
    <w:rsid w:val="005D15F8"/>
    <w:rsid w:val="005D7174"/>
    <w:rsid w:val="005F7DE1"/>
    <w:rsid w:val="00600DBA"/>
    <w:rsid w:val="00604119"/>
    <w:rsid w:val="006168A0"/>
    <w:rsid w:val="00624581"/>
    <w:rsid w:val="006501E2"/>
    <w:rsid w:val="006571AE"/>
    <w:rsid w:val="00667394"/>
    <w:rsid w:val="00684A70"/>
    <w:rsid w:val="00692C84"/>
    <w:rsid w:val="006934E4"/>
    <w:rsid w:val="0069419B"/>
    <w:rsid w:val="006A378B"/>
    <w:rsid w:val="006A6864"/>
    <w:rsid w:val="006B0297"/>
    <w:rsid w:val="006B5CB1"/>
    <w:rsid w:val="006B62D7"/>
    <w:rsid w:val="006C22CE"/>
    <w:rsid w:val="006C599F"/>
    <w:rsid w:val="006D03A9"/>
    <w:rsid w:val="006E2A2A"/>
    <w:rsid w:val="006F18F2"/>
    <w:rsid w:val="006F1ED1"/>
    <w:rsid w:val="0070094C"/>
    <w:rsid w:val="007059B7"/>
    <w:rsid w:val="00706A76"/>
    <w:rsid w:val="00707894"/>
    <w:rsid w:val="00721531"/>
    <w:rsid w:val="00722527"/>
    <w:rsid w:val="007233C2"/>
    <w:rsid w:val="00734A8B"/>
    <w:rsid w:val="007356C9"/>
    <w:rsid w:val="00740AF4"/>
    <w:rsid w:val="00740B88"/>
    <w:rsid w:val="00742799"/>
    <w:rsid w:val="00754E6A"/>
    <w:rsid w:val="00760631"/>
    <w:rsid w:val="00764557"/>
    <w:rsid w:val="00767AB5"/>
    <w:rsid w:val="00770D41"/>
    <w:rsid w:val="0077249E"/>
    <w:rsid w:val="007759D2"/>
    <w:rsid w:val="00786E38"/>
    <w:rsid w:val="00794940"/>
    <w:rsid w:val="007B2BE9"/>
    <w:rsid w:val="007B5D76"/>
    <w:rsid w:val="007B68BC"/>
    <w:rsid w:val="007C0E14"/>
    <w:rsid w:val="007C1B00"/>
    <w:rsid w:val="007C226A"/>
    <w:rsid w:val="007D53FE"/>
    <w:rsid w:val="007E3E7C"/>
    <w:rsid w:val="007E670F"/>
    <w:rsid w:val="007F01E9"/>
    <w:rsid w:val="007F19F1"/>
    <w:rsid w:val="007F45A3"/>
    <w:rsid w:val="007F4813"/>
    <w:rsid w:val="007F4BE2"/>
    <w:rsid w:val="007F50E7"/>
    <w:rsid w:val="008021C5"/>
    <w:rsid w:val="00803E74"/>
    <w:rsid w:val="00804030"/>
    <w:rsid w:val="00810C50"/>
    <w:rsid w:val="00811505"/>
    <w:rsid w:val="00812F43"/>
    <w:rsid w:val="00816063"/>
    <w:rsid w:val="00844F19"/>
    <w:rsid w:val="0085006F"/>
    <w:rsid w:val="0085203D"/>
    <w:rsid w:val="008629B9"/>
    <w:rsid w:val="0086755E"/>
    <w:rsid w:val="00873057"/>
    <w:rsid w:val="008736DF"/>
    <w:rsid w:val="00874E03"/>
    <w:rsid w:val="0088264D"/>
    <w:rsid w:val="00882A18"/>
    <w:rsid w:val="00890159"/>
    <w:rsid w:val="00891C0B"/>
    <w:rsid w:val="008A1767"/>
    <w:rsid w:val="008A17E2"/>
    <w:rsid w:val="008A49EC"/>
    <w:rsid w:val="008C7192"/>
    <w:rsid w:val="008C7C82"/>
    <w:rsid w:val="008D129C"/>
    <w:rsid w:val="008D22D5"/>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61179"/>
    <w:rsid w:val="0096173B"/>
    <w:rsid w:val="00972520"/>
    <w:rsid w:val="00975C21"/>
    <w:rsid w:val="009A083D"/>
    <w:rsid w:val="009A4932"/>
    <w:rsid w:val="009A4AD0"/>
    <w:rsid w:val="009A5999"/>
    <w:rsid w:val="009A7900"/>
    <w:rsid w:val="009B3995"/>
    <w:rsid w:val="009B5227"/>
    <w:rsid w:val="009C1CAA"/>
    <w:rsid w:val="009C512C"/>
    <w:rsid w:val="009C5907"/>
    <w:rsid w:val="009D4BEE"/>
    <w:rsid w:val="009D7B5A"/>
    <w:rsid w:val="009E3D3D"/>
    <w:rsid w:val="00A0022A"/>
    <w:rsid w:val="00A27328"/>
    <w:rsid w:val="00A32B1B"/>
    <w:rsid w:val="00A3786D"/>
    <w:rsid w:val="00A439FF"/>
    <w:rsid w:val="00A46C87"/>
    <w:rsid w:val="00A554A7"/>
    <w:rsid w:val="00A56DB3"/>
    <w:rsid w:val="00A725F8"/>
    <w:rsid w:val="00A7341F"/>
    <w:rsid w:val="00A772BB"/>
    <w:rsid w:val="00A81326"/>
    <w:rsid w:val="00A81A9A"/>
    <w:rsid w:val="00A8570C"/>
    <w:rsid w:val="00A86194"/>
    <w:rsid w:val="00A87C3F"/>
    <w:rsid w:val="00A95D15"/>
    <w:rsid w:val="00AB1FCF"/>
    <w:rsid w:val="00AB7126"/>
    <w:rsid w:val="00AC07B6"/>
    <w:rsid w:val="00AC27B2"/>
    <w:rsid w:val="00AC3E25"/>
    <w:rsid w:val="00AC7676"/>
    <w:rsid w:val="00AD5DB6"/>
    <w:rsid w:val="00AE2E46"/>
    <w:rsid w:val="00AF4DBD"/>
    <w:rsid w:val="00AF72CB"/>
    <w:rsid w:val="00B052DC"/>
    <w:rsid w:val="00B1125B"/>
    <w:rsid w:val="00B20D68"/>
    <w:rsid w:val="00B228BC"/>
    <w:rsid w:val="00B23544"/>
    <w:rsid w:val="00B26135"/>
    <w:rsid w:val="00B26DF7"/>
    <w:rsid w:val="00B33466"/>
    <w:rsid w:val="00B343D3"/>
    <w:rsid w:val="00B358C6"/>
    <w:rsid w:val="00B36E78"/>
    <w:rsid w:val="00B43959"/>
    <w:rsid w:val="00B50A22"/>
    <w:rsid w:val="00B52BE3"/>
    <w:rsid w:val="00B60C87"/>
    <w:rsid w:val="00B64AA5"/>
    <w:rsid w:val="00B674D3"/>
    <w:rsid w:val="00B71870"/>
    <w:rsid w:val="00B738C5"/>
    <w:rsid w:val="00B80B9D"/>
    <w:rsid w:val="00B82831"/>
    <w:rsid w:val="00B834A1"/>
    <w:rsid w:val="00B835D7"/>
    <w:rsid w:val="00B839AD"/>
    <w:rsid w:val="00B83C4A"/>
    <w:rsid w:val="00B8463E"/>
    <w:rsid w:val="00B932EC"/>
    <w:rsid w:val="00BA02B5"/>
    <w:rsid w:val="00BA1280"/>
    <w:rsid w:val="00BB08F9"/>
    <w:rsid w:val="00BB142D"/>
    <w:rsid w:val="00BB4101"/>
    <w:rsid w:val="00BB444F"/>
    <w:rsid w:val="00BB5B60"/>
    <w:rsid w:val="00BC1BE2"/>
    <w:rsid w:val="00BD1E49"/>
    <w:rsid w:val="00BD4B0A"/>
    <w:rsid w:val="00BD674C"/>
    <w:rsid w:val="00BD6957"/>
    <w:rsid w:val="00BE5FA7"/>
    <w:rsid w:val="00BF68F2"/>
    <w:rsid w:val="00C0067D"/>
    <w:rsid w:val="00C156E5"/>
    <w:rsid w:val="00C369B8"/>
    <w:rsid w:val="00C36FC7"/>
    <w:rsid w:val="00C377C4"/>
    <w:rsid w:val="00C516D3"/>
    <w:rsid w:val="00C52EA9"/>
    <w:rsid w:val="00C601F8"/>
    <w:rsid w:val="00C625B9"/>
    <w:rsid w:val="00C6636F"/>
    <w:rsid w:val="00C71523"/>
    <w:rsid w:val="00C91E0E"/>
    <w:rsid w:val="00C92108"/>
    <w:rsid w:val="00C924D4"/>
    <w:rsid w:val="00C941FD"/>
    <w:rsid w:val="00C955F8"/>
    <w:rsid w:val="00CA5167"/>
    <w:rsid w:val="00CA5DFE"/>
    <w:rsid w:val="00CB0856"/>
    <w:rsid w:val="00CB195C"/>
    <w:rsid w:val="00CB4BF7"/>
    <w:rsid w:val="00CC0A6B"/>
    <w:rsid w:val="00CC5984"/>
    <w:rsid w:val="00CC6B14"/>
    <w:rsid w:val="00CD7074"/>
    <w:rsid w:val="00CE76AF"/>
    <w:rsid w:val="00CF0A07"/>
    <w:rsid w:val="00D05281"/>
    <w:rsid w:val="00D27EC6"/>
    <w:rsid w:val="00D27F8D"/>
    <w:rsid w:val="00D539BA"/>
    <w:rsid w:val="00D65155"/>
    <w:rsid w:val="00D659F1"/>
    <w:rsid w:val="00D8655B"/>
    <w:rsid w:val="00D868BB"/>
    <w:rsid w:val="00D9513D"/>
    <w:rsid w:val="00DA2C7C"/>
    <w:rsid w:val="00DA40C9"/>
    <w:rsid w:val="00DB7B1A"/>
    <w:rsid w:val="00DC6A80"/>
    <w:rsid w:val="00DE17CB"/>
    <w:rsid w:val="00DF0DD6"/>
    <w:rsid w:val="00DF3A2B"/>
    <w:rsid w:val="00DF46F1"/>
    <w:rsid w:val="00DF7CE7"/>
    <w:rsid w:val="00E031A4"/>
    <w:rsid w:val="00E07F2E"/>
    <w:rsid w:val="00E230D9"/>
    <w:rsid w:val="00E24AC9"/>
    <w:rsid w:val="00E25514"/>
    <w:rsid w:val="00E31266"/>
    <w:rsid w:val="00E321EB"/>
    <w:rsid w:val="00E43729"/>
    <w:rsid w:val="00E45DAF"/>
    <w:rsid w:val="00E51352"/>
    <w:rsid w:val="00E55B12"/>
    <w:rsid w:val="00E55B30"/>
    <w:rsid w:val="00E67B60"/>
    <w:rsid w:val="00E72A8D"/>
    <w:rsid w:val="00E75375"/>
    <w:rsid w:val="00E86AD5"/>
    <w:rsid w:val="00E9252E"/>
    <w:rsid w:val="00E95301"/>
    <w:rsid w:val="00EA6233"/>
    <w:rsid w:val="00EB4CE8"/>
    <w:rsid w:val="00EB5D44"/>
    <w:rsid w:val="00EB679D"/>
    <w:rsid w:val="00EE1A38"/>
    <w:rsid w:val="00EE3832"/>
    <w:rsid w:val="00EF062C"/>
    <w:rsid w:val="00EF5285"/>
    <w:rsid w:val="00F05239"/>
    <w:rsid w:val="00F079F7"/>
    <w:rsid w:val="00F136C2"/>
    <w:rsid w:val="00F23169"/>
    <w:rsid w:val="00F2687A"/>
    <w:rsid w:val="00F328DB"/>
    <w:rsid w:val="00F37403"/>
    <w:rsid w:val="00F4532F"/>
    <w:rsid w:val="00F52A42"/>
    <w:rsid w:val="00F641A4"/>
    <w:rsid w:val="00F64E36"/>
    <w:rsid w:val="00F66628"/>
    <w:rsid w:val="00F71449"/>
    <w:rsid w:val="00F71CBA"/>
    <w:rsid w:val="00F74CF3"/>
    <w:rsid w:val="00F76945"/>
    <w:rsid w:val="00F81482"/>
    <w:rsid w:val="00F84DA6"/>
    <w:rsid w:val="00F85D96"/>
    <w:rsid w:val="00F9206B"/>
    <w:rsid w:val="00F96662"/>
    <w:rsid w:val="00FA22CB"/>
    <w:rsid w:val="00FA34CD"/>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9</TotalTime>
  <Pages>10</Pages>
  <Words>3785</Words>
  <Characters>2157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25311</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44</cp:revision>
  <cp:lastPrinted>2014-02-07T20:32:00Z</cp:lastPrinted>
  <dcterms:created xsi:type="dcterms:W3CDTF">2022-03-29T03:14:00Z</dcterms:created>
  <dcterms:modified xsi:type="dcterms:W3CDTF">2022-04-07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V3Zkgc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